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rPr>
          <w:rFonts w:hint="eastAsia"/>
        </w:rPr>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541C139"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A587B" w:rsidRPr="007C4062">
        <w:instrText xml:space="preserve"> ADDIN ZOTERO_ITEM CSL_CITATION {"citationID":"a2n6fke9qf8","properties":{"formattedCitation":"(Jimenez-Banos et al. 2010)","plainCitation":"(Jimenez-Banos et al. 2010)","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A587B" w:rsidRPr="007C4062">
        <w:instrText xml:space="preserve"> ADDIN ZOTERO_ITEM CSL_CITATION {"citationID":"a2eepj7a8hv","properties":{"formattedCitation":"(Han et al. 2019; Liu et al. 2020)","plainCitation":"(Han et al. 2019; Liu et al. 2020)","noteIndex":0},"citationItems":[{"id":384,"uris":["http://zotero.org/users/12078793/items/GHBHEG2C"],"itemData":{"id":384,"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415,"uris":["http://zotero.org/users/12078793/items/5VTLBLDX"],"itemData":{"id":415,"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A587B" w:rsidRPr="007C4062">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439,"uris":["http://zotero.org/users/12078793/items/F2MCC3FH"],"itemData":{"id":439,"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411,"uris":["http://zotero.org/users/12078793/items/CBRZQ4X5"],"itemData":{"id":411,"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433,"uris":["http://zotero.org/users/12078793/items/IYWX2N9C"],"itemData":{"id":433,"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A587B" w:rsidRPr="007C4062">
        <w:instrText xml:space="preserve"> ADDIN ZOTERO_ITEM CSL_CITATION {"citationID":"a1d95juco3g","properties":{"formattedCitation":"(Wu et al. 2024)","plainCitation":"(Wu et al. 2024)","noteIndex":0},"citationItems":[{"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A587B" w:rsidRPr="007C4062">
        <w:instrText xml:space="preserve"> ADDIN ZOTERO_ITEM CSL_CITATION {"citationID":"a2bdmea9elm","properties":{"formattedCitation":"(Liu et al. 2024)","plainCitation":"(Liu et al. 2024)","noteIndex":0},"citationItems":[{"id":431,"uris":["http://zotero.org/users/12078793/items/4ZITT54K"],"itemData":{"id":431,"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A587B" w:rsidRPr="007C4062">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407,"uris":["http://zotero.org/users/12078793/items/7HMIRZDG"],"itemData":{"id":407,"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408,"uris":["http://zotero.org/users/12078793/items/YMEXDNMB"],"itemData":{"id":408,"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406,"uris":["http://zotero.org/users/12078793/items/JGU2X7T4"],"itemData":{"id":40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405,"uris":["http://zotero.org/users/12078793/items/AESA2H4X"],"itemData":{"id":405,"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410,"uris":["http://zotero.org/users/12078793/items/UZRRS67T"],"itemData":{"id":410,"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27C74B1F"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A587B" w:rsidRPr="007C4062">
        <w:instrText xml:space="preserve"> ADDIN ZOTERO_ITEM CSL_CITATION {"citationID":"n0TNc3ox","properties":{"custom":"Esenbu\\uc0\\u287{}a et al. (2023)","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A587B" w:rsidRPr="007C4062">
        <w:instrText xml:space="preserve"> ADDIN ZOTERO_ITEM CSL_CITATION {"citationID":"7CSQvN9g","properties":{"custom":"Yang et al. (2022)","formattedCitation":"Yang et al. (2022)","plainCitation":"Yang et al. (2022)","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A587B" w:rsidRPr="007C4062">
        <w:instrText xml:space="preserve"> ADDIN ZOTERO_ITEM CSL_CITATION {"citationID":"01tJLUw9","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A587B" w:rsidRPr="007C4062">
        <w:instrText xml:space="preserve"> ADDIN ZOTERO_ITEM CSL_CITATION {"citationID":"a1t66lne95d","properties":{"formattedCitation":"(Jimenez-Banos et al. 2010; Thoelert et al. 2018; Tang et al. 2022)","plainCitation":"(Jimenez-Banos et al. 2010; Thoelert et al. 2018; Tang et al. 2022)","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438,"uris":["http://zotero.org/users/12078793/items/J25TT3IM"],"itemData":{"id":438,"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441,"uris":["http://zotero.org/users/12078793/items/M9ZTL3J2"],"itemData":{"id":441,"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535A91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A587B" w:rsidRPr="007C4062">
        <w:instrText xml:space="preserve"> ADDIN ZOTERO_ITEM CSL_CITATION {"citationID":"a1t747e64ab","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r w:rsidR="00124F16" w:rsidRPr="007C4062">
        <w:fldChar w:fldCharType="begin"/>
      </w:r>
      <w:r w:rsidR="00124F16" w:rsidRPr="007C4062">
        <w:instrText>HYPERLINK "https://github.com/BlackiePiggy/AFPD.git"</w:instrText>
      </w:r>
      <w:r w:rsidR="00124F16" w:rsidRPr="007C4062">
        <w:fldChar w:fldCharType="separate"/>
      </w:r>
      <w:r w:rsidR="00124F16" w:rsidRPr="007C4062">
        <w:rPr>
          <w:rStyle w:val="Hyperlink"/>
          <w:color w:val="auto"/>
          <w:u w:val="none"/>
        </w:rPr>
        <w:t>https://github.com/BlackiePiggy/AFPD.git</w:t>
      </w:r>
      <w:r w:rsidR="00124F16" w:rsidRPr="007C4062">
        <w:rPr>
          <w:rStyle w:val="Hyperlink"/>
          <w:color w:val="auto"/>
          <w:u w:val="none"/>
        </w:rPr>
        <w:fldChar w:fldCharType="end"/>
      </w:r>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05B05FBE"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visualization </w:t>
      </w:r>
      <w:r w:rsidRPr="006319A8">
        <w:t>of Step and Overall Lift on C/N0 Detection</w:t>
      </w:r>
    </w:p>
    <w:p w14:paraId="4F24EDAE" w14:textId="3EFC9ADB"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A1188A" w:rsidRPr="00F0420C">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144948" w:rsidRPr="00D85822">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A33BD3">
      <w:pPr>
        <w:pStyle w:val="Heading2"/>
      </w:pPr>
      <w:bookmarkStart w:id="2" w:name="X4f1f31f7c7950e90ebd64952786618cba491502"/>
      <w:r w:rsidRPr="004C519C">
        <w:lastRenderedPageBreak/>
        <w:t xml:space="preserve">Different </w:t>
      </w:r>
      <w:r w:rsidR="008B6B53" w:rsidRPr="004C519C">
        <w:t xml:space="preserve">lift </w:t>
      </w:r>
      <w:r w:rsidR="008B6B53" w:rsidRPr="004C519C">
        <w:rPr>
          <w:rFonts w:hint="eastAsia"/>
        </w:rPr>
        <w:t>patt</w:t>
      </w:r>
      <w:r w:rsidR="008B6B53" w:rsidRPr="004C519C">
        <w:t>ern</w:t>
      </w:r>
      <w:r w:rsidR="0001697F" w:rsidRPr="004C519C">
        <w:rPr>
          <w:rFonts w:hint="eastAsia"/>
        </w:rPr>
        <w:t>s</w:t>
      </w:r>
      <w:r w:rsidRPr="004C519C">
        <w:t xml:space="preserve"> of different receivers and a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327D57F7">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144948" w:rsidRPr="0040273A">
        <w:t>Fig. 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1C675DCB"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A587B" w:rsidRPr="0040273A">
        <w:instrText xml:space="preserve"> ADDIN ZOTERO_ITEM CSL_CITATION {"citationID":"SyF6e7Td","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78B27278" w:rsidR="00306BFF" w:rsidRPr="0040273A" w:rsidRDefault="00306BFF" w:rsidP="00D772BE">
      <w:pPr>
        <w:pStyle w:val="MainText"/>
        <w:ind w:firstLine="0"/>
      </w:pPr>
      <w:r w:rsidRPr="0040273A">
        <w:t xml:space="preserve">This section presents the detailed methodology of our proposed </w:t>
      </w:r>
      <w:r w:rsidR="000371D5" w:rsidRPr="0040273A">
        <w:rPr>
          <w:rFonts w:hint="eastAsia"/>
        </w:rPr>
        <w:t>A</w:t>
      </w:r>
      <w:r w:rsidR="000371D5" w:rsidRPr="0040273A">
        <w:t>FPD-DTW</w:t>
      </w:r>
      <w:r w:rsidRPr="0040273A">
        <w:t xml:space="preserve"> algorithm, including its overall pipeline, the limitations of traditional differential approaches, and our DTW-based solution with threshold determination strategy.</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79EB6974" w:rsidR="009B1117" w:rsidRPr="004004E0" w:rsidRDefault="009B1117" w:rsidP="004004E0">
      <w:pPr>
        <w:pStyle w:val="MainText"/>
        <w:ind w:firstLine="0"/>
      </w:pPr>
      <w:r w:rsidRPr="004004E0">
        <w:t xml:space="preserve">To address challenges, we propose a more practical approach - the </w:t>
      </w:r>
      <w:r w:rsidR="000371D5" w:rsidRPr="004004E0">
        <w:t>Adaptive</w:t>
      </w:r>
      <w:r w:rsidRPr="004004E0">
        <w:t xml:space="preserve"> Flex Power Detector</w:t>
      </w:r>
      <w:r w:rsidR="000371D5" w:rsidRPr="004004E0">
        <w:t>-DTW</w:t>
      </w:r>
      <w:r w:rsidRPr="004004E0">
        <w:t>(</w:t>
      </w:r>
      <w:r w:rsidR="000371D5" w:rsidRPr="004004E0">
        <w:rPr>
          <w:rFonts w:hint="eastAsia"/>
        </w:rPr>
        <w:t>A</w:t>
      </w:r>
      <w:r w:rsidR="000371D5" w:rsidRPr="004004E0">
        <w:t>FPD-DTW</w:t>
      </w:r>
      <w:r w:rsidRPr="004004E0">
        <w:t xml:space="preserve">). Instead of relying solely on modeling data from flex power off states, </w:t>
      </w:r>
      <w:r w:rsidR="000371D5" w:rsidRPr="004004E0">
        <w:rPr>
          <w:rFonts w:hint="eastAsia"/>
        </w:rPr>
        <w:t>A</w:t>
      </w:r>
      <w:r w:rsidR="000371D5" w:rsidRPr="004004E0">
        <w:t>FPD-DTW</w:t>
      </w:r>
      <w:r w:rsidRPr="004004E0">
        <w:t xml:space="preserve"> leverages C/N0 </w:t>
      </w:r>
      <w:r w:rsidR="008C6541" w:rsidRPr="004004E0">
        <w:t>d</w:t>
      </w:r>
      <w:r w:rsidRPr="004004E0">
        <w:t xml:space="preserve">iurnal patterns for dynamic modeling. This approach utilizes data characteristics from previous days to build </w:t>
      </w:r>
      <w:r w:rsidR="00C2379A" w:rsidRPr="004004E0">
        <w:t xml:space="preserve">a </w:t>
      </w:r>
      <w:r w:rsidRPr="004004E0">
        <w:t xml:space="preserve">dynamic model, then compares target detection data with </w:t>
      </w:r>
      <w:r w:rsidR="00C2379A" w:rsidRPr="004004E0">
        <w:t xml:space="preserve">the </w:t>
      </w:r>
      <w:r w:rsidRPr="004004E0">
        <w:t>dynamic model to identify pattern variations.</w:t>
      </w:r>
    </w:p>
    <w:p w14:paraId="43D79AAF" w14:textId="3C52AD82" w:rsidR="00036C3A" w:rsidRPr="004004E0" w:rsidRDefault="009B1117" w:rsidP="004004E0">
      <w:pPr>
        <w:pStyle w:val="MainText"/>
      </w:pPr>
      <w:r w:rsidRPr="004004E0">
        <w:t xml:space="preserve">The </w:t>
      </w:r>
      <w:r w:rsidR="000371D5" w:rsidRPr="004004E0">
        <w:rPr>
          <w:rFonts w:hint="eastAsia"/>
        </w:rPr>
        <w:t>A</w:t>
      </w:r>
      <w:r w:rsidR="000371D5" w:rsidRPr="004004E0">
        <w:t>FPD-DTW</w:t>
      </w:r>
      <w:r w:rsidRPr="004004E0">
        <w:t xml:space="preserve"> detection pipeline consists of four main steps, as illustrated in </w:t>
      </w:r>
      <w:r w:rsidRPr="004004E0">
        <w:fldChar w:fldCharType="begin"/>
      </w:r>
      <w:r w:rsidRPr="004004E0">
        <w:instrText xml:space="preserve"> REF _Ref182407316 \h </w:instrText>
      </w:r>
      <w:r w:rsidR="004C519C" w:rsidRPr="004004E0">
        <w:instrText xml:space="preserve"> \* MERGEFORMAT </w:instrText>
      </w:r>
      <w:r w:rsidRPr="004004E0">
        <w:fldChar w:fldCharType="separate"/>
      </w:r>
      <w:r w:rsidR="00144948" w:rsidRPr="004004E0">
        <w:t>Fig. 4</w:t>
      </w:r>
      <w:r w:rsidRPr="004004E0">
        <w:fldChar w:fldCharType="end"/>
      </w:r>
      <w:r w:rsidRPr="004004E0">
        <w:t xml:space="preserve">. </w:t>
      </w:r>
      <w:r w:rsidR="00B400FC" w:rsidRPr="004004E0">
        <w:t xml:space="preserve">First, the Data Input module collects </w:t>
      </w:r>
      <w:r w:rsidR="009A4D89" w:rsidRPr="004004E0">
        <w:t xml:space="preserve">the </w:t>
      </w:r>
      <w:r w:rsidR="00B400FC" w:rsidRPr="004004E0">
        <w:t>necessary data. The module accepts observation, navigation, and snx data</w:t>
      </w:r>
      <w:r w:rsidR="009A4D89" w:rsidRPr="004004E0">
        <w:t xml:space="preserve"> </w:t>
      </w:r>
      <w:r w:rsidR="00E72928" w:rsidRPr="004004E0">
        <w:rPr>
          <w:rFonts w:eastAsia="SimSun"/>
        </w:rPr>
        <w:t>(</w:t>
      </w:r>
      <w:r w:rsidR="00B400FC" w:rsidRPr="004004E0">
        <w:t>providing station coordinate</w:t>
      </w:r>
      <w:r w:rsidR="00E72928" w:rsidRPr="004004E0">
        <w:t>s)</w:t>
      </w:r>
      <w:r w:rsidR="00B400FC" w:rsidRPr="004004E0">
        <w:t xml:space="preserve">. </w:t>
      </w:r>
      <w:r w:rsidRPr="004004E0">
        <w:t xml:space="preserve">Second, </w:t>
      </w:r>
      <w:r w:rsidR="00ED5ABD" w:rsidRPr="004004E0">
        <w:t>t</w:t>
      </w:r>
      <w:r w:rsidR="00F51D38" w:rsidRPr="004004E0">
        <w:t>he Data Processing module extracts C/N0 data, calculates spatiotemporal information, and determines elevation and azimuth angles using station coordinates.</w:t>
      </w:r>
      <w:r w:rsidRPr="004004E0">
        <w:t xml:space="preserve"> </w:t>
      </w:r>
      <w:r w:rsidR="00CC219B" w:rsidRPr="004004E0">
        <w:t>Data with elevation angles below 30 degrees are filtered out to ensure quality</w:t>
      </w:r>
      <w:r w:rsidRPr="004004E0">
        <w:t>, following common practice in flex power detection</w:t>
      </w:r>
      <w:r w:rsidRPr="004004E0">
        <w:fldChar w:fldCharType="begin"/>
      </w:r>
      <w:r w:rsidR="003A587B" w:rsidRPr="004004E0">
        <w:instrText xml:space="preserve"> ADDIN ZOTERO_ITEM CSL_CITATION {"citationID":"a1mfobe403e","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004E0">
        <w:fldChar w:fldCharType="separate"/>
      </w:r>
      <w:r w:rsidR="00ED2CA0" w:rsidRPr="004004E0">
        <w:t>(Esenbuğa et al. 2023)</w:t>
      </w:r>
      <w:r w:rsidRPr="004004E0">
        <w:fldChar w:fldCharType="end"/>
      </w:r>
      <w:r w:rsidRPr="004004E0">
        <w:t xml:space="preserve">. </w:t>
      </w:r>
      <w:r w:rsidR="00EB0A32" w:rsidRPr="004004E0">
        <w:t xml:space="preserve">Finally, filtered C/N0 data are merged into a single time series for each station </w:t>
      </w:r>
      <w:r w:rsidR="009A4D89" w:rsidRPr="004004E0">
        <w:t xml:space="preserve">and </w:t>
      </w:r>
      <w:r w:rsidR="00EB0A32" w:rsidRPr="004004E0">
        <w:t>satellite</w:t>
      </w:r>
      <w:r w:rsidR="00036C3A" w:rsidRPr="004004E0">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lastRenderedPageBreak/>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B73B3D" w:rsidRDefault="009B1117" w:rsidP="00B73B3D">
      <w:pPr>
        <w:pStyle w:val="MainText"/>
      </w:pPr>
      <w:r w:rsidRPr="00B73B3D">
        <w:t xml:space="preserve">Third, the </w:t>
      </w:r>
      <w:r w:rsidR="000371D5" w:rsidRPr="00B73B3D">
        <w:rPr>
          <w:rFonts w:hint="eastAsia"/>
        </w:rPr>
        <w:t>A</w:t>
      </w:r>
      <w:r w:rsidR="000371D5" w:rsidRPr="00B73B3D">
        <w:t>FPD-DTW</w:t>
      </w:r>
      <w:r w:rsidRPr="00B73B3D">
        <w:t xml:space="preserve"> </w:t>
      </w:r>
      <w:r w:rsidR="000371D5" w:rsidRPr="00B73B3D">
        <w:t>p</w:t>
      </w:r>
      <w:r w:rsidRPr="00B73B3D">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B73B3D">
        <w:t>In real-time mode, the model is trimmed to include data up to the detection time</w:t>
      </w:r>
      <w:r w:rsidRPr="00B73B3D">
        <w:t>.</w:t>
      </w:r>
      <w:r w:rsidR="00001244" w:rsidRPr="00B73B3D">
        <w:t xml:space="preserve"> </w:t>
      </w:r>
      <w:r w:rsidRPr="00B73B3D">
        <w:t xml:space="preserve">DTW calculations are </w:t>
      </w:r>
      <w:r w:rsidR="003E6647" w:rsidRPr="00B73B3D">
        <w:rPr>
          <w:rFonts w:eastAsia="SimSun"/>
        </w:rPr>
        <w:t xml:space="preserve">then </w:t>
      </w:r>
      <w:r w:rsidRPr="00B73B3D">
        <w:t xml:space="preserve">performed between the target and model serial. </w:t>
      </w:r>
      <w:r w:rsidR="00CD3F74" w:rsidRPr="00B73B3D">
        <w:t xml:space="preserve">Anomaly </w:t>
      </w:r>
      <w:r w:rsidR="00CD3F74" w:rsidRPr="00B73B3D">
        <w:lastRenderedPageBreak/>
        <w:t>scoring</w:t>
      </w:r>
      <w:r w:rsidRPr="00B73B3D">
        <w:t xml:space="preserve"> is conducted </w:t>
      </w:r>
      <w:r w:rsidR="00C2379A" w:rsidRPr="00B73B3D">
        <w:t>daily</w:t>
      </w:r>
      <w:r w:rsidRPr="00B73B3D">
        <w:t xml:space="preserve"> for post-processing detection and on a point-by-point basis for real-time detection. </w:t>
      </w:r>
      <w:r w:rsidR="00907E01" w:rsidRPr="00B73B3D">
        <w:t xml:space="preserve">Anomaly detection is then applied using the </w:t>
      </w:r>
      <w:r w:rsidR="00A40FA3" w:rsidRPr="00B73B3D">
        <w:t>Interquartile Range</w:t>
      </w:r>
      <w:r w:rsidR="00732D5D" w:rsidRPr="00B73B3D">
        <w:t>(</w:t>
      </w:r>
      <w:r w:rsidR="00A40FA3" w:rsidRPr="00B73B3D">
        <w:t>IQR</w:t>
      </w:r>
      <w:r w:rsidR="00732D5D" w:rsidRPr="00B73B3D">
        <w:t>)</w:t>
      </w:r>
      <w:r w:rsidR="00907E01" w:rsidRPr="00B73B3D">
        <w:t xml:space="preserve"> method, producing anomaly dates or timestamps.</w:t>
      </w:r>
      <w:r w:rsidR="00047D35" w:rsidRPr="00B73B3D">
        <w:t xml:space="preserve"> </w:t>
      </w:r>
      <w:r w:rsidRPr="00B73B3D">
        <w:t>Fourth, the Result Fusion module synthesizes results from multiple stations and satellites. This step can be accomplished through either equal-weight or weighted voting methods to obtain the final detection result</w:t>
      </w:r>
      <w:r w:rsidR="00047D35" w:rsidRPr="00B73B3D">
        <w:t>.</w:t>
      </w:r>
    </w:p>
    <w:p w14:paraId="33758152" w14:textId="5DAB31F7" w:rsidR="00036C3A" w:rsidRPr="004C519C" w:rsidRDefault="00036C3A" w:rsidP="008E6BFA">
      <w:pPr>
        <w:pStyle w:val="Heading2"/>
      </w:pPr>
      <w:bookmarkStart w:id="7" w:name="Xbee0d03225775df4bfb0e96566e4b8abd3eec92"/>
      <w:r w:rsidRPr="004C519C">
        <w:t>DTW-based flex power detection and threshold determination</w:t>
      </w:r>
      <w:r w:rsidR="00C71524" w:rsidRPr="004C519C">
        <w:t xml:space="preserve"> method</w:t>
      </w:r>
    </w:p>
    <w:bookmarkEnd w:id="7"/>
    <w:p w14:paraId="62AC731C" w14:textId="22EB8BA4" w:rsidR="00B015C9" w:rsidRPr="006534D7" w:rsidRDefault="00E6227A" w:rsidP="005B3204">
      <w:pPr>
        <w:pStyle w:val="MainText"/>
        <w:ind w:firstLine="0"/>
      </w:pPr>
      <w:r w:rsidRPr="006534D7">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534D7">
        <w:t xml:space="preserve"> is compared with the average data from the previous </w:t>
      </w:r>
      <m:oMath>
        <m:r>
          <w:rPr>
            <w:rFonts w:ascii="Cambria Math" w:hAnsi="Cambria Math"/>
          </w:rPr>
          <m:t>N</m:t>
        </m:r>
      </m:oMath>
      <w:r w:rsidRPr="006534D7">
        <w:t xml:space="preserve"> days</w:t>
      </w:r>
    </w:p>
    <w:p w14:paraId="0CC8E0BA" w14:textId="77777777" w:rsidR="00B015C9" w:rsidRPr="006534D7" w:rsidRDefault="00000000" w:rsidP="006534D7">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1161F419" w14:textId="084EB142" w:rsidR="00B015C9" w:rsidRPr="006534D7" w:rsidRDefault="003D4AF3" w:rsidP="002C0892">
      <w:pPr>
        <w:pStyle w:val="MainText"/>
        <w:ind w:firstLine="0"/>
      </w:pPr>
      <w:r w:rsidRPr="006534D7">
        <w:t>The</w:t>
      </w:r>
      <w:r w:rsidRPr="006534D7">
        <w:rPr>
          <w:rFonts w:hint="eastAsia"/>
        </w:rPr>
        <w:t>n</w:t>
      </w:r>
      <w:r w:rsidRPr="006534D7">
        <w:t>, the differential value is computed as</w:t>
      </w:r>
    </w:p>
    <w:p w14:paraId="75DE2338" w14:textId="77777777"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5FA07C3" w14:textId="3B4B2162" w:rsidR="00B015C9" w:rsidRPr="006534D7" w:rsidRDefault="00292892" w:rsidP="002C0892">
      <w:pPr>
        <w:pStyle w:val="MainText"/>
        <w:ind w:firstLine="0"/>
      </w:pPr>
      <w:r>
        <w:t>i</w:t>
      </w:r>
      <w:r w:rsidR="009F62DB"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8D17C3" w:rsidRPr="00826920">
        <w:rPr>
          <w:rFonts w:eastAsiaTheme="minorEastAsia"/>
        </w:rPr>
        <w:t xml:space="preserve"> </w:t>
      </w:r>
      <w:r w:rsidR="009F62DB" w:rsidRPr="00826920">
        <w:t>exceeds</w:t>
      </w:r>
      <w:r w:rsidR="009F62DB" w:rsidRPr="006534D7">
        <w:t xml:space="preserve"> the threshold </w:t>
      </w:r>
      <m:oMath>
        <m:r>
          <w:rPr>
            <w:rFonts w:ascii="Cambria Math" w:hAnsi="Cambria Math"/>
          </w:rPr>
          <m:t>thre</m:t>
        </m:r>
      </m:oMath>
      <w:r w:rsidR="00AE2E59" w:rsidRPr="006534D7">
        <w:t>,</w:t>
      </w:r>
      <w:r w:rsidR="009F62DB" w:rsidRPr="006534D7">
        <w:t xml:space="preserve"> </w:t>
      </w:r>
      <w:r w:rsidR="00AE2E59" w:rsidRPr="006534D7">
        <w:t xml:space="preserve">it </w:t>
      </w:r>
      <w:r w:rsidR="009F62DB" w:rsidRPr="006534D7">
        <w:t>suggest</w:t>
      </w:r>
      <w:r w:rsidR="00AE2E59" w:rsidRPr="006534D7">
        <w:t>s</w:t>
      </w:r>
      <w:r w:rsidR="009F62DB" w:rsidRPr="006534D7">
        <w:t xml:space="preserve"> a flex power event</w:t>
      </w:r>
      <w:r w:rsidR="00B015C9" w:rsidRPr="006534D7">
        <w:t>.</w:t>
      </w:r>
    </w:p>
    <w:p w14:paraId="058CD9B3" w14:textId="7EF9B49F" w:rsidR="00B015C9" w:rsidRPr="006534D7" w:rsidRDefault="009536AB" w:rsidP="006534D7">
      <w:pPr>
        <w:pStyle w:val="MainText"/>
      </w:pPr>
      <w:r w:rsidRPr="006534D7">
        <w:t>C/N0 time series of</w:t>
      </w:r>
      <w:r w:rsidR="00B015C9" w:rsidRPr="006534D7">
        <w:t xml:space="preserve"> real-time detection</w:t>
      </w:r>
      <w:r w:rsidRPr="006534D7">
        <w:t xml:space="preserve"> can</w:t>
      </w:r>
      <w:r w:rsidRPr="006534D7">
        <w:rPr>
          <w:rFonts w:eastAsiaTheme="minorEastAsia"/>
        </w:rPr>
        <w:t xml:space="preserve"> be denoted as </w:t>
      </w: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w:rPr>
                    <w:rFonts w:ascii="Cambria Math" w:hAnsi="Cambria Math"/>
                  </w:rPr>
                  <m:t>n</m:t>
                </m:r>
              </m:sub>
            </m:sSub>
          </m:e>
        </m:d>
        <m:r>
          <m:rPr>
            <m:sty m:val="p"/>
          </m:rPr>
          <w:rPr>
            <w:rFonts w:ascii="Cambria Math" w:hAnsi="Cambria Math"/>
          </w:rPr>
          <m:t>,</m:t>
        </m:r>
        <m:r>
          <w:rPr>
            <w:rFonts w:ascii="Cambria Math" w:hAnsi="Cambria Math"/>
          </w:rPr>
          <m:t>j</m:t>
        </m:r>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xml:space="preserve">, </w:t>
      </w:r>
      <w:r w:rsidRPr="006534D7">
        <w:t>where</w:t>
      </w:r>
      <w:r w:rsidR="00B015C9" w:rsidRPr="006534D7">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6534D7">
        <w:t xml:space="preserve"> represent the </w:t>
      </w:r>
      <m:oMath>
        <m:r>
          <w:rPr>
            <w:rFonts w:ascii="Cambria Math" w:hAnsi="Cambria Math"/>
          </w:rPr>
          <m:t>p</m:t>
        </m:r>
      </m:oMath>
      <w:r w:rsidR="00B015C9" w:rsidRPr="006534D7">
        <w:t xml:space="preserve">th data point to be detected on date </w:t>
      </w:r>
      <m:oMath>
        <m:r>
          <w:rPr>
            <w:rFonts w:ascii="Cambria Math" w:hAnsi="Cambria Math"/>
          </w:rPr>
          <m:t>i</m:t>
        </m:r>
      </m:oMath>
      <w:r w:rsidR="008E43AD" w:rsidRPr="006534D7">
        <w:t xml:space="preserve">. </w:t>
      </w:r>
      <w:r w:rsidR="00B015C9" w:rsidRPr="006534D7">
        <w:t xml:space="preserve">Similarly, taking an N-day window average yields the modeling data </w:t>
      </w:r>
      <m:oMath>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2</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n</m:t>
        </m:r>
        <m:r>
          <m:rPr>
            <m:sty m:val="p"/>
          </m:rPr>
          <w:rPr>
            <w:rFonts w:ascii="Cambria Math" w:hAnsi="Cambria Math"/>
          </w:rPr>
          <m:t>]}</m:t>
        </m:r>
      </m:oMath>
      <w:r w:rsidR="00B015C9" w:rsidRPr="006534D7">
        <w:t xml:space="preserve">. The </w:t>
      </w:r>
      <w:r w:rsidR="00334736" w:rsidRPr="006534D7">
        <w:t>target</w:t>
      </w:r>
      <w:r w:rsidR="00B015C9" w:rsidRPr="006534D7">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Correspondingly,</w:t>
      </w:r>
      <m:oMath>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m:t>
            </m:r>
            <m:r>
              <m:rPr>
                <m:sty m:val="p"/>
              </m:rPr>
              <w:rPr>
                <w:rFonts w:ascii="Cambria Math" w:hAnsi="Cambria Math"/>
              </w:rPr>
              <m:t>_</m:t>
            </m:r>
            <m:r>
              <w:rPr>
                <w:rFonts w:ascii="Cambria Math" w:hAnsi="Cambria Math"/>
              </w:rPr>
              <m:t>tri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rPr>
          <w:rFonts w:hint="eastAsia"/>
        </w:rPr>
        <w:t>.</w:t>
      </w:r>
      <w:r w:rsidR="00B015C9" w:rsidRPr="006534D7">
        <w:t xml:space="preserve"> The differential value is then calculated as</w:t>
      </w:r>
    </w:p>
    <w:p w14:paraId="078856C9" w14:textId="4D6D0FFB"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14761DB0" w14:textId="7CF386EB" w:rsidR="00B015C9" w:rsidRPr="006534D7" w:rsidRDefault="007835B9" w:rsidP="00942E52">
      <w:pPr>
        <w:pStyle w:val="MainText"/>
        <w:ind w:firstLine="0"/>
      </w:pPr>
      <w:r>
        <w:t>a</w:t>
      </w:r>
      <w:r w:rsidR="00B015C9" w:rsidRPr="006534D7">
        <w:t xml:space="preserve">dditionally, </w:t>
      </w:r>
      <w:r w:rsidR="005C292E" w:rsidRPr="006534D7">
        <w:t>m</w:t>
      </w:r>
      <w:r w:rsidR="00DE0D67" w:rsidRPr="006534D7">
        <w:t>anual calibration is required to determine initial flex power states for both postprocessing and real-time detection</w:t>
      </w:r>
      <w:r w:rsidR="00B015C9" w:rsidRPr="006534D7">
        <w:t>.</w:t>
      </w:r>
    </w:p>
    <w:p w14:paraId="125D930D" w14:textId="0D8E0673" w:rsidR="00B015C9" w:rsidRPr="006534D7" w:rsidRDefault="009C2E0C" w:rsidP="006534D7">
      <w:pPr>
        <w:pStyle w:val="MainText"/>
      </w:pPr>
      <w:r w:rsidRPr="006534D7">
        <w:t>This model-target differential method is efficient, requiring minimal data for modeling, but faces a key challenge</w:t>
      </w:r>
      <w:r w:rsidR="00B015C9" w:rsidRPr="006534D7">
        <w:t>.</w:t>
      </w:r>
      <w:r w:rsidR="00BE3105" w:rsidRPr="006534D7">
        <w:t xml:space="preserve"> GPS satellites' 11-hour, 58-minute orbital period causes C/N0 data to exhibit the same periodicity, while observation files follow a 24-hour cycle. </w:t>
      </w:r>
      <w:r w:rsidR="0029008E" w:rsidRPr="006534D7">
        <w:t xml:space="preserve">This mismatch creates a temporal misalignment in </w:t>
      </w:r>
      <w:r w:rsidR="009A4D89" w:rsidRPr="006534D7">
        <w:t xml:space="preserve">the </w:t>
      </w:r>
      <w:r w:rsidR="0029008E" w:rsidRPr="006534D7">
        <w:t>daily C/N0 time series, which can cause erroneous detection results for the difference method.</w:t>
      </w:r>
    </w:p>
    <w:p w14:paraId="15CF8877" w14:textId="20B82D4B" w:rsidR="00036C3A" w:rsidRPr="006534D7" w:rsidRDefault="00072FE3" w:rsidP="006534D7">
      <w:pPr>
        <w:pStyle w:val="MainText"/>
      </w:pPr>
      <w:r w:rsidRPr="006534D7">
        <w:t>To address this issue, we adopt Dynamic Time Warping (DTW), which measures time series similarity by dynamically aligning sequences along an optimal path and computing a distance metric</w:t>
      </w:r>
      <w:r w:rsidR="00B543EA" w:rsidRPr="006534D7">
        <w:fldChar w:fldCharType="begin"/>
      </w:r>
      <w:r w:rsidR="003A587B" w:rsidRPr="006534D7">
        <w:instrText xml:space="preserve"> ADDIN ZOTERO_ITEM CSL_CITATION {"citationID":"a84kmvara0","properties":{"formattedCitation":"(Berndt and Clifford 1994)","plainCitation":"(Berndt and Clifford 1994)","noteIndex":0},"citationItems":[{"id":409,"uris":["http://zotero.org/users/12078793/items/928FFW8F"],"itemData":{"id":409,"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6534D7">
        <w:fldChar w:fldCharType="separate"/>
      </w:r>
      <w:r w:rsidR="000C1743" w:rsidRPr="006534D7">
        <w:t>(Berndt and Clifford 1994)</w:t>
      </w:r>
      <w:r w:rsidR="00B543EA" w:rsidRPr="006534D7">
        <w:fldChar w:fldCharType="end"/>
      </w:r>
      <w:r w:rsidR="004E0D0F" w:rsidRPr="006534D7">
        <w:t>.</w:t>
      </w:r>
      <w:r w:rsidR="00122AC2" w:rsidRPr="006534D7">
        <w:t xml:space="preserve"> </w:t>
      </w:r>
      <w:r w:rsidR="00036C3A" w:rsidRPr="006534D7">
        <w:t xml:space="preserve">The </w:t>
      </w:r>
      <w:r w:rsidR="00201E99" w:rsidRPr="006534D7">
        <w:t>core</w:t>
      </w:r>
      <w:r w:rsidR="00036C3A" w:rsidRPr="006534D7">
        <w:t xml:space="preserve"> principle of DTW is as follows</w:t>
      </w:r>
      <w:r w:rsidR="00FB7EB2" w:rsidRPr="006534D7">
        <w:t>.</w:t>
      </w:r>
      <w:r w:rsidR="00036C3A"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6534D7" w:rsidRDefault="00000000" w:rsidP="006534D7">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4C6485F4" w14:textId="7076FD7D" w:rsidR="00036C3A" w:rsidRPr="006534D7" w:rsidRDefault="000C24FD" w:rsidP="00292892">
      <w:pPr>
        <w:pStyle w:val="MainText"/>
        <w:ind w:firstLine="0"/>
      </w:pPr>
      <w:r w:rsidRPr="006534D7">
        <w:rPr>
          <w:rFonts w:hint="eastAsia"/>
        </w:rPr>
        <w:lastRenderedPageBreak/>
        <w:t>w</w:t>
      </w:r>
      <w:r w:rsidR="00036C3A" w:rsidRPr="006534D7">
        <w:t xml:space="preserve">here </w:t>
      </w:r>
      <m:oMath>
        <m:r>
          <w:rPr>
            <w:rFonts w:ascii="Cambria Math" w:hAnsi="Cambria Math"/>
          </w:rPr>
          <m:t>N</m:t>
        </m:r>
      </m:oMath>
      <w:r w:rsidR="00036C3A" w:rsidRPr="006534D7">
        <w:t xml:space="preserve"> and </w:t>
      </w:r>
      <m:oMath>
        <m:r>
          <w:rPr>
            <w:rFonts w:ascii="Cambria Math" w:hAnsi="Cambria Math"/>
          </w:rPr>
          <m:t>M</m:t>
        </m:r>
      </m:oMath>
      <w:r w:rsidR="00036C3A"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00036C3A" w:rsidRPr="006534D7">
        <w:t xml:space="preserve"> represent the </w:t>
      </w:r>
      <w:r w:rsidR="00245484" w:rsidRPr="006534D7">
        <w:t xml:space="preserve">Euclidean distance </w:t>
      </w:r>
      <w:r w:rsidR="00036C3A" w:rsidRPr="006534D7">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00036C3A" w:rsidRPr="006534D7">
        <w:t xml:space="preserve">. </w:t>
      </w:r>
      <w:r w:rsidR="009273F4" w:rsidRPr="006534D7">
        <w:t xml:space="preserve">The cumulative distance matrix </w:t>
      </w:r>
      <m:oMath>
        <m:r>
          <w:rPr>
            <w:rFonts w:ascii="Cambria Math" w:hAnsi="Cambria Math"/>
          </w:rPr>
          <m:t>C</m:t>
        </m:r>
      </m:oMath>
      <w:r w:rsidR="009273F4" w:rsidRPr="006534D7">
        <w:t xml:space="preserve"> is calculated using the recurrence</w:t>
      </w:r>
    </w:p>
    <w:p w14:paraId="1D075CA1" w14:textId="1D40736C" w:rsidR="009D708D"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5</m:t>
                  </m:r>
                </m:e>
              </m:d>
            </m:e>
          </m:eqArr>
        </m:oMath>
      </m:oMathPara>
    </w:p>
    <w:p w14:paraId="4FF6A8DC" w14:textId="09B318C9" w:rsidR="00036C3A" w:rsidRPr="006534D7" w:rsidRDefault="000C24FD" w:rsidP="008464FD">
      <w:pPr>
        <w:pStyle w:val="MainText"/>
        <w:ind w:firstLine="0"/>
      </w:pPr>
      <w:r w:rsidRPr="006534D7">
        <w:t>w</w:t>
      </w:r>
      <w:r w:rsidR="00036C3A" w:rsidRPr="006534D7">
        <w:t xml:space="preserve">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00036C3A" w:rsidRPr="006534D7">
        <w:t xml:space="preserve">, </w:t>
      </w:r>
      <w:r w:rsidR="00033C98" w:rsidRPr="006534D7">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033C98" w:rsidRPr="006534D7">
        <w:t>, reflects the minimum cumulative distance, with smaller values indicating greater similarity.</w:t>
      </w:r>
      <w:r w:rsidR="00033C98" w:rsidRPr="006534D7">
        <w:rPr>
          <w:rFonts w:hint="eastAsia"/>
        </w:rPr>
        <w:t xml:space="preserve"> </w:t>
      </w:r>
      <w:r w:rsidR="00ED1EED" w:rsidRPr="006534D7">
        <w:t xml:space="preserve">When flex power </w:t>
      </w:r>
      <w:r w:rsidR="00CC24F9" w:rsidRPr="006534D7">
        <w:t xml:space="preserve">mode </w:t>
      </w:r>
      <w:r w:rsidR="00197796" w:rsidRPr="006534D7">
        <w:t>changes</w:t>
      </w:r>
      <w:r w:rsidR="00ED1EED" w:rsidRPr="006534D7">
        <w:t>, DTW produces a large value, overcoming simple differential analysis limitations. For post-processing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6534D7">
        <w:t>, while f</w:t>
      </w:r>
      <w:r w:rsidR="00036C3A" w:rsidRPr="006534D7">
        <w:t>or real-time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6534D7">
        <w:t>. Finally,</w:t>
      </w:r>
      <w:r w:rsidR="00907376" w:rsidRPr="006534D7">
        <w:t xml:space="preserve"> t</w:t>
      </w:r>
      <w:r w:rsidR="00036C3A" w:rsidRPr="006534D7">
        <w:t>he decision criteria</w:t>
      </w:r>
      <w:r w:rsidR="00357335" w:rsidRPr="006534D7">
        <w:t xml:space="preserve"> can be written</w:t>
      </w:r>
      <w:r w:rsidR="007C1FD8" w:rsidRPr="006534D7">
        <w:t xml:space="preserve"> as</w:t>
      </w:r>
    </w:p>
    <w:p w14:paraId="6854314D" w14:textId="2FDCFDF0" w:rsidR="003D726F" w:rsidRPr="006534D7" w:rsidRDefault="00000000" w:rsidP="006534D7">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6</m:t>
                  </m:r>
                </m:e>
              </m:d>
            </m:e>
          </m:eqArr>
        </m:oMath>
      </m:oMathPara>
    </w:p>
    <w:p w14:paraId="716F51DE" w14:textId="712F87B2" w:rsidR="00A47484" w:rsidRPr="006534D7" w:rsidRDefault="009161FD" w:rsidP="006534D7">
      <w:pPr>
        <w:pStyle w:val="MainText"/>
      </w:pPr>
      <w:r w:rsidRPr="006534D7">
        <w:t xml:space="preserve">The DTW </w:t>
      </w:r>
      <w:r w:rsidR="00692EA5" w:rsidRPr="006534D7">
        <w:t xml:space="preserve">values </w:t>
      </w:r>
      <w:r w:rsidR="009A4D89" w:rsidRPr="006534D7">
        <w:t>rem</w:t>
      </w:r>
      <w:r w:rsidRPr="006534D7">
        <w:t xml:space="preserve">ain low when flex power states remain consistent between </w:t>
      </w:r>
      <w:r w:rsidR="00692EA5" w:rsidRPr="006534D7">
        <w:t>days</w:t>
      </w:r>
      <w:r w:rsidRPr="006534D7">
        <w:t xml:space="preserve">. </w:t>
      </w:r>
      <w:r w:rsidR="00036C3A" w:rsidRPr="006534D7">
        <w:t>As shown in</w:t>
      </w:r>
      <w:r w:rsidR="003D2E43" w:rsidRPr="006534D7">
        <w:t xml:space="preserve"> </w:t>
      </w:r>
      <w:r w:rsidR="003D2E43" w:rsidRPr="006534D7">
        <w:fldChar w:fldCharType="begin"/>
      </w:r>
      <w:r w:rsidR="003D2E43" w:rsidRPr="006534D7">
        <w:instrText xml:space="preserve"> REF _Ref182380271 \h </w:instrText>
      </w:r>
      <w:r w:rsidR="00213574"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xml:space="preserve">, when both </w:t>
      </w:r>
      <w:r w:rsidR="00147D94" w:rsidRPr="006534D7">
        <w:t>C/N0</w:t>
      </w:r>
      <w:r w:rsidR="00036C3A" w:rsidRPr="006534D7">
        <w:t xml:space="preserve"> sequences are in the flex power</w:t>
      </w:r>
      <w:r w:rsidR="00C2379A" w:rsidRPr="006534D7">
        <w:t>-</w:t>
      </w:r>
      <w:r w:rsidR="00036C3A" w:rsidRPr="006534D7">
        <w:t xml:space="preserve">off state, the differential value remains below 1, with a DTW value of </w:t>
      </w:r>
      <w:r w:rsidR="00A47484" w:rsidRPr="006534D7">
        <w:t>116</w:t>
      </w:r>
      <w:r w:rsidR="00036C3A" w:rsidRPr="006534D7">
        <w:t>.</w:t>
      </w:r>
      <w:r w:rsidR="00A47484" w:rsidRPr="006534D7">
        <w:t>92</w:t>
      </w:r>
      <w:r w:rsidR="00036C3A" w:rsidRPr="006534D7">
        <w:t xml:space="preserve">. In the case where both sequences are in the flex power on state without step point offset, the differential value stays below 1, with a DTW value of </w:t>
      </w:r>
      <w:r w:rsidR="00A47484" w:rsidRPr="006534D7">
        <w:t>76.91</w:t>
      </w:r>
      <w:r w:rsidR="00036C3A" w:rsidRPr="006534D7">
        <w:t xml:space="preserve">. When both sequences are in the flex power on state with a step point offset, despite differential values exceeding 5, the DTW value is </w:t>
      </w:r>
      <w:r w:rsidR="00A47484" w:rsidRPr="006534D7">
        <w:t>131</w:t>
      </w:r>
      <w:r w:rsidR="00036C3A" w:rsidRPr="006534D7">
        <w:t>.</w:t>
      </w:r>
      <w:r w:rsidR="00A47484" w:rsidRPr="006534D7">
        <w:t>57</w:t>
      </w:r>
      <w:r w:rsidR="00036C3A" w:rsidRPr="006534D7">
        <w:t>, not significantly different from the previous case.</w:t>
      </w:r>
      <w:r w:rsidR="000A1E69" w:rsidRPr="006534D7">
        <w:rPr>
          <w:rFonts w:hint="eastAsia"/>
        </w:rPr>
        <w:t xml:space="preserve"> </w:t>
      </w:r>
      <w:r w:rsidRPr="006534D7">
        <w:t>This demonstrates DTW's ability to recognize similar patterns regardless of temporal shifts.</w:t>
      </w:r>
    </w:p>
    <w:p w14:paraId="2695424D" w14:textId="3214CF8B" w:rsidR="00036C3A" w:rsidRPr="006534D7" w:rsidRDefault="0006683E" w:rsidP="006534D7">
      <w:pPr>
        <w:pStyle w:val="MainText"/>
      </w:pPr>
      <w:r w:rsidRPr="006534D7">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6534D7">
        <w:t xml:space="preserve">Notably, DTW also effectively handles scenarios with substantial noise in </w:t>
      </w:r>
      <w:r w:rsidR="00147D94" w:rsidRPr="006534D7">
        <w:t>C/N0</w:t>
      </w:r>
      <w:r w:rsidR="00036C3A" w:rsidRPr="006534D7">
        <w:t xml:space="preserve"> data. In</w:t>
      </w:r>
      <w:r w:rsidR="003D2E43" w:rsidRPr="006534D7">
        <w:t xml:space="preserve"> </w:t>
      </w:r>
      <w:r w:rsidR="003D2E43" w:rsidRPr="006534D7">
        <w:fldChar w:fldCharType="begin"/>
      </w:r>
      <w:r w:rsidR="003D2E43" w:rsidRPr="006534D7">
        <w:instrText xml:space="preserve"> REF _Ref182380271 \h </w:instrText>
      </w:r>
      <w:r w:rsidR="004C519C"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despite the test data containing significant noise and showing maximum differential values of 10 (potentially causing false detection</w:t>
      </w:r>
      <w:r w:rsidR="00B10C05" w:rsidRPr="006534D7">
        <w:t xml:space="preserve"> result</w:t>
      </w:r>
      <w:r w:rsidR="009A4D89" w:rsidRPr="006534D7">
        <w:t>s</w:t>
      </w:r>
      <w:r w:rsidR="00036C3A" w:rsidRPr="006534D7">
        <w:t>), the DTW value remains relatively low at</w:t>
      </w:r>
      <w:r w:rsidR="00E37806" w:rsidRPr="006534D7">
        <w:t xml:space="preserve"> 286.04</w:t>
      </w:r>
      <w:r w:rsidR="00036C3A" w:rsidRPr="006534D7">
        <w:t>.</w:t>
      </w:r>
      <w:r w:rsidR="001D2A09" w:rsidRPr="006534D7">
        <w:rPr>
          <w:rFonts w:hint="eastAsia"/>
        </w:rPr>
        <w:t xml:space="preserve"> </w:t>
      </w:r>
      <w:r w:rsidRPr="006534D7">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6076A209"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E17080" w:rsidRDefault="00413349" w:rsidP="00E17080">
      <w:pPr>
        <w:pStyle w:val="MainText"/>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467002DC"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7</m:t>
                  </m:r>
                </m:e>
              </m:d>
            </m:e>
          </m:eqArr>
        </m:oMath>
      </m:oMathPara>
    </w:p>
    <w:p w14:paraId="4D949532" w14:textId="361CD54E"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9129E43"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8</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0534A110"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9</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095B407C"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0</m:t>
                  </m:r>
                </m:e>
              </m:d>
            </m:e>
          </m:eqArr>
        </m:oMath>
      </m:oMathPara>
    </w:p>
    <w:p w14:paraId="16092C5E" w14:textId="77777777" w:rsidR="00A31AB9" w:rsidRPr="008E6BFA" w:rsidRDefault="00A31AB9" w:rsidP="008E6BFA">
      <w:pPr>
        <w:pStyle w:val="Heading1"/>
      </w:pPr>
      <w:bookmarkStart w:id="9" w:name="result-and-discussion"/>
      <w:bookmarkStart w:id="10" w:name="datasets-and-performance-metrics"/>
      <w:r w:rsidRPr="004C519C">
        <w:lastRenderedPageBreak/>
        <w:t>Datasets</w:t>
      </w:r>
    </w:p>
    <w:bookmarkEnd w:id="10"/>
    <w:p w14:paraId="78F7DEF2" w14:textId="785D4CBF" w:rsidR="00A31AB9" w:rsidRPr="0076438E" w:rsidRDefault="00A31AB9" w:rsidP="0076438E">
      <w:pPr>
        <w:pStyle w:val="MainText"/>
        <w:rPr>
          <w:rFonts w:eastAsia="SimSun"/>
        </w:rPr>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Pr="0076438E">
        <w:t>Table 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The stations were selected based on two main criteria: continuous availability of reliable C/N0 observations and broad geographical distribution to ensure spatial coverage and redundancy, while hardware consistency was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Pr="0076438E">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r w:rsidRPr="0076438E">
        <w:fldChar w:fldCharType="begin"/>
      </w:r>
      <w:r w:rsidRPr="0076438E">
        <w:instrText>HYPERLINK "https://gdc.cddis.eosdis.nasa.gov/pub/gnss/data/daily"</w:instrText>
      </w:r>
      <w:r w:rsidRPr="0076438E">
        <w:fldChar w:fldCharType="separate"/>
      </w:r>
      <w:r w:rsidRPr="0076438E">
        <w:rPr>
          <w:rStyle w:val="Hyperlink"/>
          <w:color w:val="auto"/>
          <w:u w:val="none"/>
        </w:rPr>
        <w:t>https://gdc.cddis.eosdis.nasa.gov/pub/gnss/data/daily</w:t>
      </w:r>
      <w:r w:rsidRPr="0076438E">
        <w:rPr>
          <w:rStyle w:val="Hyperlink"/>
          <w:color w:val="auto"/>
          <w:u w:val="none"/>
        </w:rPr>
        <w:fldChar w:fldCharType="end"/>
      </w:r>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5830F115" w14:textId="77777777" w:rsidR="00A31AB9" w:rsidRPr="00F17C7C" w:rsidRDefault="00A31AB9" w:rsidP="00A31AB9">
      <w:pPr>
        <w:pStyle w:val="Caption"/>
        <w:rPr>
          <w:sz w:val="20"/>
        </w:rPr>
      </w:pPr>
      <w:bookmarkStart w:id="11"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Pr>
          <w:noProof/>
          <w:sz w:val="20"/>
        </w:rPr>
        <w:t>1</w:t>
      </w:r>
      <w:r w:rsidRPr="00F17C7C">
        <w:rPr>
          <w:sz w:val="20"/>
        </w:rPr>
        <w:fldChar w:fldCharType="end"/>
      </w:r>
      <w:bookmarkEnd w:id="11"/>
      <w:r>
        <w:rPr>
          <w:rFonts w:hint="eastAsia"/>
          <w:sz w:val="20"/>
        </w:rPr>
        <w:t xml:space="preserve"> Data</w:t>
      </w:r>
      <w:r>
        <w:rPr>
          <w:sz w:val="20"/>
        </w:rPr>
        <w:t>se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CC14C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E803DE">
            <w:pPr>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E803DE">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E803DE">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E803DE">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E803DE">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E803DE">
            <w:pPr>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E803DE">
            <w:pPr>
              <w:jc w:val="center"/>
              <w:rPr>
                <w:color w:val="000000"/>
                <w:sz w:val="20"/>
                <w:szCs w:val="20"/>
              </w:rPr>
            </w:pPr>
          </w:p>
        </w:tc>
        <w:tc>
          <w:tcPr>
            <w:tcW w:w="2231" w:type="dxa"/>
            <w:vMerge/>
            <w:vAlign w:val="center"/>
            <w:hideMark/>
          </w:tcPr>
          <w:p w14:paraId="79388406"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E803DE">
            <w:pPr>
              <w:jc w:val="center"/>
              <w:rPr>
                <w:color w:val="000000"/>
                <w:sz w:val="20"/>
                <w:szCs w:val="20"/>
              </w:rPr>
            </w:pPr>
          </w:p>
        </w:tc>
        <w:tc>
          <w:tcPr>
            <w:tcW w:w="2231" w:type="dxa"/>
            <w:vMerge/>
            <w:vAlign w:val="center"/>
            <w:hideMark/>
          </w:tcPr>
          <w:p w14:paraId="0868FDAA"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E803DE">
            <w:pPr>
              <w:jc w:val="center"/>
              <w:rPr>
                <w:color w:val="000000"/>
                <w:sz w:val="20"/>
                <w:szCs w:val="20"/>
              </w:rPr>
            </w:pPr>
          </w:p>
        </w:tc>
        <w:tc>
          <w:tcPr>
            <w:tcW w:w="2231" w:type="dxa"/>
            <w:vMerge/>
            <w:vAlign w:val="center"/>
            <w:hideMark/>
          </w:tcPr>
          <w:p w14:paraId="4FEFD734"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E803DE">
            <w:pPr>
              <w:jc w:val="center"/>
              <w:rPr>
                <w:color w:val="000000"/>
                <w:sz w:val="20"/>
                <w:szCs w:val="20"/>
              </w:rPr>
            </w:pPr>
          </w:p>
        </w:tc>
        <w:tc>
          <w:tcPr>
            <w:tcW w:w="2231" w:type="dxa"/>
            <w:vMerge/>
            <w:vAlign w:val="center"/>
            <w:hideMark/>
          </w:tcPr>
          <w:p w14:paraId="21CD6609"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E803DE">
            <w:pPr>
              <w:jc w:val="center"/>
              <w:rPr>
                <w:color w:val="000000"/>
                <w:sz w:val="20"/>
                <w:szCs w:val="20"/>
              </w:rPr>
            </w:pPr>
          </w:p>
        </w:tc>
        <w:tc>
          <w:tcPr>
            <w:tcW w:w="2231" w:type="dxa"/>
            <w:vMerge/>
            <w:vAlign w:val="center"/>
            <w:hideMark/>
          </w:tcPr>
          <w:p w14:paraId="583D1BA0"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E803DE">
            <w:pPr>
              <w:jc w:val="center"/>
              <w:rPr>
                <w:color w:val="000000"/>
                <w:sz w:val="20"/>
                <w:szCs w:val="20"/>
              </w:rPr>
            </w:pPr>
          </w:p>
        </w:tc>
        <w:tc>
          <w:tcPr>
            <w:tcW w:w="2231" w:type="dxa"/>
            <w:vMerge/>
            <w:vAlign w:val="center"/>
            <w:hideMark/>
          </w:tcPr>
          <w:p w14:paraId="6A51A362"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E803DE">
            <w:pPr>
              <w:jc w:val="center"/>
              <w:rPr>
                <w:color w:val="000000"/>
                <w:sz w:val="20"/>
                <w:szCs w:val="20"/>
              </w:rPr>
            </w:pPr>
          </w:p>
        </w:tc>
        <w:tc>
          <w:tcPr>
            <w:tcW w:w="2231" w:type="dxa"/>
            <w:vMerge/>
            <w:vAlign w:val="center"/>
            <w:hideMark/>
          </w:tcPr>
          <w:p w14:paraId="54FCCFD9"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E803DE">
            <w:pPr>
              <w:jc w:val="center"/>
              <w:rPr>
                <w:color w:val="000000"/>
                <w:sz w:val="20"/>
                <w:szCs w:val="20"/>
              </w:rPr>
            </w:pPr>
            <w:r>
              <w:rPr>
                <w:color w:val="000000"/>
                <w:sz w:val="20"/>
                <w:szCs w:val="20"/>
              </w:rPr>
              <w:lastRenderedPageBreak/>
              <w:t>Real-time</w:t>
            </w:r>
          </w:p>
        </w:tc>
        <w:tc>
          <w:tcPr>
            <w:tcW w:w="2231" w:type="dxa"/>
            <w:vMerge w:val="restart"/>
            <w:noWrap/>
            <w:vAlign w:val="center"/>
            <w:hideMark/>
          </w:tcPr>
          <w:p w14:paraId="519E279D"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E803DE">
            <w:pPr>
              <w:jc w:val="center"/>
              <w:rPr>
                <w:color w:val="000000"/>
                <w:sz w:val="20"/>
                <w:szCs w:val="20"/>
              </w:rPr>
            </w:pPr>
          </w:p>
        </w:tc>
        <w:tc>
          <w:tcPr>
            <w:tcW w:w="2231" w:type="dxa"/>
            <w:vMerge/>
            <w:vAlign w:val="center"/>
            <w:hideMark/>
          </w:tcPr>
          <w:p w14:paraId="3ED8672C"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E803DE">
            <w:pPr>
              <w:jc w:val="center"/>
              <w:rPr>
                <w:color w:val="000000"/>
                <w:sz w:val="20"/>
                <w:szCs w:val="20"/>
              </w:rPr>
            </w:pPr>
          </w:p>
        </w:tc>
        <w:tc>
          <w:tcPr>
            <w:tcW w:w="2231" w:type="dxa"/>
            <w:vMerge/>
            <w:vAlign w:val="center"/>
            <w:hideMark/>
          </w:tcPr>
          <w:p w14:paraId="190F4742"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E803DE">
            <w:pPr>
              <w:jc w:val="center"/>
              <w:rPr>
                <w:color w:val="000000"/>
                <w:sz w:val="20"/>
                <w:szCs w:val="20"/>
              </w:rPr>
            </w:pPr>
          </w:p>
        </w:tc>
        <w:tc>
          <w:tcPr>
            <w:tcW w:w="2231" w:type="dxa"/>
            <w:vMerge/>
            <w:vAlign w:val="center"/>
            <w:hideMark/>
          </w:tcPr>
          <w:p w14:paraId="1DC777A0"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E803DE">
            <w:pPr>
              <w:jc w:val="center"/>
              <w:rPr>
                <w:color w:val="000000"/>
                <w:sz w:val="20"/>
                <w:szCs w:val="20"/>
              </w:rPr>
            </w:pPr>
          </w:p>
        </w:tc>
        <w:tc>
          <w:tcPr>
            <w:tcW w:w="2231" w:type="dxa"/>
            <w:vMerge/>
            <w:vAlign w:val="center"/>
            <w:hideMark/>
          </w:tcPr>
          <w:p w14:paraId="33B31FF8"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E803DE">
            <w:pPr>
              <w:jc w:val="center"/>
              <w:rPr>
                <w:color w:val="000000"/>
                <w:sz w:val="20"/>
                <w:szCs w:val="20"/>
              </w:rPr>
            </w:pPr>
          </w:p>
        </w:tc>
        <w:tc>
          <w:tcPr>
            <w:tcW w:w="2231" w:type="dxa"/>
            <w:vMerge/>
            <w:vAlign w:val="center"/>
            <w:hideMark/>
          </w:tcPr>
          <w:p w14:paraId="022ADA42"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E803DE">
            <w:pPr>
              <w:jc w:val="center"/>
              <w:rPr>
                <w:color w:val="000000"/>
                <w:sz w:val="20"/>
                <w:szCs w:val="20"/>
              </w:rPr>
            </w:pPr>
          </w:p>
        </w:tc>
        <w:tc>
          <w:tcPr>
            <w:tcW w:w="2231" w:type="dxa"/>
            <w:vMerge/>
            <w:vAlign w:val="center"/>
            <w:hideMark/>
          </w:tcPr>
          <w:p w14:paraId="13411C9E"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E803DE">
            <w:pPr>
              <w:jc w:val="center"/>
              <w:rPr>
                <w:color w:val="000000"/>
                <w:sz w:val="20"/>
                <w:szCs w:val="20"/>
              </w:rPr>
            </w:pPr>
          </w:p>
        </w:tc>
        <w:tc>
          <w:tcPr>
            <w:tcW w:w="2231" w:type="dxa"/>
            <w:vMerge/>
            <w:vAlign w:val="center"/>
            <w:hideMark/>
          </w:tcPr>
          <w:p w14:paraId="2BCC2177"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E803DE">
            <w:pPr>
              <w:jc w:val="center"/>
              <w:rPr>
                <w:color w:val="000000"/>
                <w:sz w:val="20"/>
                <w:szCs w:val="20"/>
              </w:rPr>
            </w:pPr>
          </w:p>
        </w:tc>
        <w:tc>
          <w:tcPr>
            <w:tcW w:w="2231" w:type="dxa"/>
            <w:vMerge/>
            <w:vAlign w:val="center"/>
            <w:hideMark/>
          </w:tcPr>
          <w:p w14:paraId="5A68BD0A"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E803DE">
            <w:pPr>
              <w:jc w:val="center"/>
              <w:rPr>
                <w:color w:val="000000"/>
                <w:sz w:val="20"/>
                <w:szCs w:val="20"/>
              </w:rPr>
            </w:pPr>
          </w:p>
        </w:tc>
        <w:tc>
          <w:tcPr>
            <w:tcW w:w="2231" w:type="dxa"/>
            <w:vMerge/>
            <w:vAlign w:val="center"/>
            <w:hideMark/>
          </w:tcPr>
          <w:p w14:paraId="194DE1A3"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E803DE">
            <w:pPr>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E803D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E803DE">
            <w:pPr>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E803D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66400361" w14:textId="77777777" w:rsidR="00A31AB9" w:rsidRPr="004C519C" w:rsidRDefault="00A31AB9" w:rsidP="00A31AB9">
      <w:pPr>
        <w:pStyle w:val="BodyText"/>
        <w:keepNext/>
        <w:ind w:firstLine="0"/>
        <w:jc w:val="center"/>
        <w:rPr>
          <w:sz w:val="20"/>
          <w:szCs w:val="20"/>
        </w:rPr>
      </w:pPr>
      <w:r w:rsidRPr="004C519C">
        <w:rPr>
          <w:noProof/>
          <w:sz w:val="20"/>
          <w:szCs w:val="20"/>
        </w:rPr>
        <w:drawing>
          <wp:inline distT="0" distB="0" distL="0" distR="0" wp14:anchorId="4C731FD5" wp14:editId="779917F3">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2379EA06" w14:textId="033B35B8" w:rsidR="00A31AB9" w:rsidRPr="00A31AB9" w:rsidRDefault="00A31AB9" w:rsidP="00A31AB9">
      <w:pPr>
        <w:pStyle w:val="Caption"/>
        <w:rPr>
          <w:b w:val="0"/>
          <w:bCs/>
          <w:noProof/>
          <w:sz w:val="20"/>
        </w:rPr>
      </w:pPr>
      <w:bookmarkStart w:id="12"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6</w:t>
      </w:r>
      <w:r w:rsidRPr="004C519C">
        <w:rPr>
          <w:noProof/>
          <w:sz w:val="20"/>
        </w:rPr>
        <w:fldChar w:fldCharType="end"/>
      </w:r>
      <w:bookmarkEnd w:id="12"/>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 algorithm</w:t>
      </w:r>
    </w:p>
    <w:p w14:paraId="389B1F54" w14:textId="5ADB207B" w:rsidR="00036C3A" w:rsidRPr="004C519C" w:rsidRDefault="00143252" w:rsidP="008E6BFA">
      <w:pPr>
        <w:pStyle w:val="Heading1"/>
      </w:pPr>
      <w:r>
        <w:lastRenderedPageBreak/>
        <w:t xml:space="preserve">Detection </w:t>
      </w:r>
      <w:r w:rsidR="00036C3A" w:rsidRPr="004C519C">
        <w:t>Result</w:t>
      </w:r>
      <w:r w:rsidR="00C2379A" w:rsidRPr="004C519C">
        <w:t>s</w:t>
      </w:r>
      <w:r w:rsidR="00036C3A" w:rsidRPr="004C519C">
        <w:t xml:space="preserve"> and Discussion</w:t>
      </w:r>
      <w:bookmarkEnd w:id="9"/>
      <w:r w:rsidR="00C2379A" w:rsidRPr="004C519C">
        <w:t>s</w:t>
      </w:r>
    </w:p>
    <w:p w14:paraId="568C5D59" w14:textId="63993810" w:rsidR="00B13C09" w:rsidRPr="008D565E" w:rsidRDefault="00B13C09" w:rsidP="008D565E">
      <w:pPr>
        <w:pStyle w:val="MainText"/>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7333C0" w:rsidRPr="008D565E">
        <w:rPr>
          <w:rFonts w:hint="eastAsia"/>
        </w:rPr>
        <w:t>two</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both post</w:t>
      </w:r>
      <w:r w:rsidR="00C2379A" w:rsidRPr="008D565E">
        <w:t>-</w:t>
      </w:r>
      <w:r w:rsidR="004027C3" w:rsidRPr="008D565E">
        <w:t>processing and real-time detection 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1378F4A" w14:textId="5EBDFDD1" w:rsidR="00036C3A" w:rsidRDefault="004317C2" w:rsidP="008E6BFA">
      <w:pPr>
        <w:pStyle w:val="Heading2"/>
      </w:pPr>
      <w:bookmarkStart w:id="13" w:name="post-process-detection"/>
      <w:r w:rsidRPr="004C519C">
        <w:t>Post-</w:t>
      </w:r>
      <w:r w:rsidRPr="008E6BFA">
        <w:t>processing</w:t>
      </w:r>
      <w:r w:rsidR="00036C3A" w:rsidRPr="004C519C">
        <w:t xml:space="preserve"> detection</w:t>
      </w:r>
    </w:p>
    <w:p w14:paraId="68AFF8FB" w14:textId="77777777" w:rsidR="008D565E" w:rsidRPr="004C519C" w:rsidRDefault="008D565E" w:rsidP="008D565E">
      <w:pPr>
        <w:pStyle w:val="BodyText"/>
        <w:jc w:val="center"/>
        <w:rPr>
          <w:sz w:val="20"/>
          <w:szCs w:val="20"/>
        </w:rPr>
      </w:pPr>
      <w:r w:rsidRPr="004C519C">
        <w:rPr>
          <w:noProof/>
          <w:sz w:val="20"/>
          <w:szCs w:val="20"/>
        </w:rPr>
        <w:drawing>
          <wp:inline distT="0" distB="0" distL="0" distR="0" wp14:anchorId="1EAD8696" wp14:editId="0210ECFB">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1EF917F" w14:textId="77777777" w:rsidR="008D565E" w:rsidRPr="004C519C" w:rsidRDefault="008D565E" w:rsidP="008D565E">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05A2B931" w14:textId="77777777" w:rsidR="008D565E" w:rsidRPr="008D565E" w:rsidRDefault="008D565E" w:rsidP="008D565E"/>
    <w:bookmarkEnd w:id="13"/>
    <w:p w14:paraId="6DCB3893" w14:textId="10FFC7C9" w:rsidR="00734758" w:rsidRPr="008D565E" w:rsidRDefault="000371D5" w:rsidP="008D565E">
      <w:pPr>
        <w:pStyle w:val="MainText"/>
        <w:ind w:firstLine="0"/>
      </w:pPr>
      <w:r w:rsidRPr="008D565E">
        <w:rPr>
          <w:rFonts w:hint="eastAsia"/>
        </w:rPr>
        <w:t>A</w:t>
      </w:r>
      <w:r w:rsidRPr="008D565E">
        <w:t>FPD-DTW</w:t>
      </w:r>
      <w:r w:rsidR="00734758" w:rsidRPr="008D565E">
        <w:t xml:space="preserve">'s </w:t>
      </w:r>
      <w:r w:rsidR="004317C2" w:rsidRPr="008D565E">
        <w:t>post-processing</w:t>
      </w:r>
      <w:r w:rsidR="00734758" w:rsidRPr="008D565E">
        <w:t xml:space="preserve"> algorithm was validated using full-year data from 2020 and 2021.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144948" w:rsidRPr="008D565E">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144948" w:rsidRPr="008D565E">
        <w:t>Fig. 8</w:t>
      </w:r>
      <w:r w:rsidR="0027708A" w:rsidRPr="008D565E">
        <w:fldChar w:fldCharType="end"/>
      </w:r>
      <w:r w:rsidR="00734758" w:rsidRPr="008D565E">
        <w:t xml:space="preserve"> illustrate the DTW anomaly score time series for S2W signals from different stations during this period. On a daily basis, higher DTW anomaly scores indicate </w:t>
      </w:r>
      <w:r w:rsidR="00C2379A" w:rsidRPr="008D565E">
        <w:t xml:space="preserve">a </w:t>
      </w:r>
      <w:r w:rsidR="00734758" w:rsidRPr="008D565E">
        <w:t xml:space="preserve">greater likelihood of flex power change events, with </w:t>
      </w:r>
      <w:r w:rsidR="00734758" w:rsidRPr="008D565E">
        <w:lastRenderedPageBreak/>
        <w:t xml:space="preserve">different colors representing different satellites. The figures clearly show dates where multiple satellites exhibit high anomaly scores, particularly </w:t>
      </w:r>
      <w:r w:rsidR="007F2357" w:rsidRPr="008D565E">
        <w:t xml:space="preserve">noticeable </w:t>
      </w:r>
      <w:r w:rsidR="00734758" w:rsidRPr="008D565E">
        <w:t>in the 2021 flex power events. The 2020 flex power events appear more concentrated, corresponding to the more complex and frequent flex power activities during that year.</w:t>
      </w:r>
      <w:r w:rsidR="00F3332D" w:rsidRPr="008D565E">
        <w:t xml:space="preserve"> Notably, some dates lack anomaly scores due to data gaps, such as CAS1's missing data from April to June 2020. In such cases of data loss, multiple stations are needed for joint evaluation to enhance detection performance. During algorithm validation across multiple stations, we discovered that flex power activation dates could be determined using very few stations when high-quality C/N0 data was available.</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23143CE0" w:rsidR="00A61718" w:rsidRPr="00E960C9" w:rsidRDefault="00CC4728" w:rsidP="00E960C9">
      <w:pPr>
        <w:pStyle w:val="MainText"/>
      </w:pPr>
      <w:r w:rsidRPr="00E960C9">
        <w:t xml:space="preserve">To identify specific flex power change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144948" w:rsidRPr="00E960C9">
        <w:t>9</w:t>
      </w:r>
      <w:r w:rsidR="00410A90" w:rsidRPr="00E960C9">
        <w:fldChar w:fldCharType="end"/>
      </w:r>
      <w:r w:rsidR="00410A90" w:rsidRPr="00E960C9">
        <w:t xml:space="preserve"> </w:t>
      </w:r>
      <w:r w:rsidRPr="00E960C9">
        <w:t xml:space="preserve">demonstrates </w:t>
      </w:r>
      <w:r w:rsidR="009A4D89" w:rsidRPr="00E960C9">
        <w:t xml:space="preserve">a </w:t>
      </w:r>
      <w:r w:rsidR="00E12686" w:rsidRPr="00E960C9">
        <w:t>few</w:t>
      </w:r>
      <w:r w:rsidRPr="00E960C9">
        <w:t xml:space="preserve"> classification results using the dynamic IQR threshold method to distinguish flex power events based on DTW anomaly scores.</w:t>
      </w:r>
      <w:r w:rsidR="00281A15" w:rsidRPr="00E960C9">
        <w:t xml:space="preserve"> It is important to note that the definition of a flex power event here refers to a change in the flex power mode on a given day</w:t>
      </w:r>
      <w:r w:rsidR="00281A15" w:rsidRPr="00E960C9">
        <w:rPr>
          <w:rFonts w:hint="eastAsia"/>
        </w:rPr>
        <w:t>.</w:t>
      </w:r>
      <w:r w:rsidR="00A07284" w:rsidRPr="00E960C9">
        <w:t xml:space="preserve"> Since the dates with changes in the flex power </w:t>
      </w:r>
      <w:r w:rsidR="00A07284" w:rsidRPr="00E960C9">
        <w:lastRenderedPageBreak/>
        <w:t>pattern are much fewer compared to those with no changes, the dates of these flex power events are identified as outliers by the IQR classifier.</w:t>
      </w:r>
      <w:r w:rsidRPr="00E960C9">
        <w:t xml:space="preserve"> The method successfully </w:t>
      </w:r>
      <w:r w:rsidR="000370D7" w:rsidRPr="00E960C9">
        <w:t xml:space="preserve">identifies </w:t>
      </w:r>
      <w:r w:rsidRPr="00E960C9">
        <w:t>most flex power events using data from a single satellite. For cases showing less ideal classification results, such as SAVO 2021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144948" w:rsidRPr="00E960C9">
        <w:t>Fig. 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144948" w:rsidRPr="00E960C9">
        <w:t>Table 1</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other researchers</w:t>
      </w:r>
      <w:r w:rsidR="003E46D3" w:rsidRPr="00E960C9">
        <w:fldChar w:fldCharType="begin"/>
      </w:r>
      <w:r w:rsidR="003A587B" w:rsidRPr="00E960C9">
        <w:instrText xml:space="preserve"> ADDIN ZOTERO_ITEM CSL_CITATION {"citationID":"a28p519biv8","properties":{"formattedCitation":"(Steigenberger et al. 2019; Wu et al. 2024; Meng et al. 2024)","plainCitation":"(Steigenberger et al. 2019; Wu et al. 2024; Meng et al. 2024)","noteIndex":0},"citationItems":[{"id":437,"uris":["http://zotero.org/users/12078793/items/M3WFHS2S"],"itemData":{"id":437,"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144948" w:rsidRPr="00E960C9">
        <w:t>Table 2</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algorithm results to flex power events from 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07443699" w14:textId="66AFFF84" w:rsidR="00933657" w:rsidRPr="004C519C" w:rsidRDefault="00A945F3" w:rsidP="00067308">
      <w:pPr>
        <w:pStyle w:val="MainText"/>
        <w:spacing w:line="240" w:lineRule="auto"/>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lastRenderedPageBreak/>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lastRenderedPageBreak/>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8E6BFA">
      <w:pPr>
        <w:pStyle w:val="Heading2"/>
      </w:pPr>
      <w:bookmarkStart w:id="20" w:name="real-time-process-detection"/>
      <w:r w:rsidRPr="004C519C">
        <w:t>Real-time detection</w:t>
      </w:r>
    </w:p>
    <w:bookmarkEnd w:id="20"/>
    <w:p w14:paraId="1611D6FE" w14:textId="7F954102" w:rsidR="009D3EBB" w:rsidRDefault="00A76A36" w:rsidP="00067308">
      <w:pPr>
        <w:pStyle w:val="MainText"/>
        <w:spacing w:line="240" w:lineRule="auto"/>
        <w:ind w:firstLine="0"/>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99</w:t>
      </w:r>
      <w:r w:rsidR="00000A40">
        <w:t>.</w:t>
      </w:r>
      <w:r w:rsidR="00AA33F4" w:rsidRPr="00AA33F4">
        <w:t>6</w:t>
      </w:r>
      <w:r w:rsidR="00000A40">
        <w:t>%</w:t>
      </w:r>
      <w:r w:rsidR="00AA33F4" w:rsidRPr="00AA33F4">
        <w:t>, with G15 achieving the highest at 99</w:t>
      </w:r>
      <w:r w:rsidR="00000A40">
        <w:t>.</w:t>
      </w:r>
      <w:r w:rsidR="00AA33F4" w:rsidRPr="00AA33F4">
        <w:t>93</w:t>
      </w:r>
      <w:r w:rsidR="00000A40">
        <w:t>%</w:t>
      </w:r>
      <w:r w:rsidR="00AA33F4" w:rsidRPr="00AA33F4">
        <w:t>. FPR values remain exceptionally low, with G01, G05, G06, G25, and G31 exhibiting zero false positives. Detection accuracy is consistently high, ranging from 99</w:t>
      </w:r>
      <w:r w:rsidR="00322433">
        <w:rPr>
          <w:rFonts w:ascii="SimSun" w:eastAsia="SimSun" w:hAnsi="SimSun" w:cs="SimSun"/>
          <w:lang w:val="en-US"/>
        </w:rPr>
        <w:t>.</w:t>
      </w:r>
      <w:r w:rsidR="00AA33F4" w:rsidRPr="00AA33F4">
        <w:t>7</w:t>
      </w:r>
      <w:r w:rsidR="00322433">
        <w:t>4%</w:t>
      </w:r>
      <w:r w:rsidR="00AA33F4" w:rsidRPr="00AA33F4">
        <w:t xml:space="preserve"> to 99</w:t>
      </w:r>
      <w:r w:rsidR="00322433">
        <w:t>.</w:t>
      </w:r>
      <w:r w:rsidR="00AA33F4" w:rsidRPr="00AA33F4">
        <w:t>9</w:t>
      </w:r>
      <w:r w:rsidR="00322433">
        <w:t>7%</w:t>
      </w:r>
      <w:r w:rsidR="00AA33F4" w:rsidRPr="00AA33F4">
        <w:t>, with G12 demonstrating the highest accuracy. Precision is particularly robust, with multiple satellites achieving 1.0 and the lowest precision still exceeding 99</w:t>
      </w:r>
      <w:r w:rsidR="00322433">
        <w:t>.</w:t>
      </w:r>
      <w:r w:rsidR="00AA33F4" w:rsidRPr="00AA33F4">
        <w:t>95</w:t>
      </w:r>
      <w:r w:rsidR="00322433">
        <w:t>%</w:t>
      </w:r>
      <w:r w:rsidR="00AA33F4" w:rsidRPr="00AA33F4">
        <w:t>. On average, AFPD-DTW achieves a TPR of 99</w:t>
      </w:r>
      <w:r w:rsidR="00322433">
        <w:t>.</w:t>
      </w:r>
      <w:r w:rsidR="00AA33F4" w:rsidRPr="00AA33F4">
        <w:t>86</w:t>
      </w:r>
      <w:r w:rsidR="00322433">
        <w:t>%</w:t>
      </w:r>
      <w:r w:rsidR="00AA33F4" w:rsidRPr="00AA33F4">
        <w:t>, FPR of 0</w:t>
      </w:r>
      <w:r w:rsidR="00322433">
        <w:t>.</w:t>
      </w:r>
      <w:r w:rsidR="00AA33F4" w:rsidRPr="00AA33F4">
        <w:t>05</w:t>
      </w:r>
      <w:r w:rsidR="00322433">
        <w:t>3%</w:t>
      </w:r>
      <w:r w:rsidR="00AA33F4" w:rsidRPr="00AA33F4">
        <w:t>, accuracy of 99</w:t>
      </w:r>
      <w:r w:rsidR="00322433">
        <w:t>.</w:t>
      </w:r>
      <w:r w:rsidR="00AA33F4" w:rsidRPr="00AA33F4">
        <w:t>88</w:t>
      </w:r>
      <w:r w:rsidR="00322433">
        <w:t>%</w:t>
      </w:r>
      <w:r w:rsidR="00AA33F4" w:rsidRPr="00AA33F4">
        <w:t>, and precision of 99</w:t>
      </w:r>
      <w:r w:rsidR="00322433">
        <w:t>.</w:t>
      </w:r>
      <w:r w:rsidR="00AA33F4" w:rsidRPr="00AA33F4">
        <w:t>98</w:t>
      </w:r>
      <w:r w:rsidR="00322433">
        <w:t>%</w:t>
      </w:r>
      <w:r w:rsidR="00AA33F4" w:rsidRPr="00AA33F4">
        <w:t>,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5A7D57BD" w:rsidR="005F51B8" w:rsidRDefault="00001947" w:rsidP="00067308">
      <w:pPr>
        <w:pStyle w:val="MainText"/>
        <w:spacing w:line="240" w:lineRule="auto"/>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39299247" w14:textId="69C08E32" w:rsidR="009E329B" w:rsidRPr="004C519C" w:rsidRDefault="009E329B" w:rsidP="009E329B">
      <w:pPr>
        <w:pStyle w:val="Caption"/>
        <w:keepNext/>
        <w:rPr>
          <w:sz w:val="20"/>
        </w:rPr>
      </w:pPr>
      <w:bookmarkStart w:id="22" w:name="_Ref182346855"/>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lastRenderedPageBreak/>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23B8A965" w:rsidR="009B3FD3" w:rsidRDefault="009B3FD3" w:rsidP="008E6BFA">
      <w:pPr>
        <w:pStyle w:val="Heading2"/>
        <w:rPr>
          <w:lang w:val="en-US"/>
        </w:rPr>
      </w:pPr>
      <w:bookmarkStart w:id="27" w:name="comparison-and-analysis"/>
      <w:r>
        <w:rPr>
          <w:rFonts w:hint="eastAsia"/>
        </w:rPr>
        <w:t>Multi</w:t>
      </w:r>
      <w:r>
        <w:rPr>
          <w:lang w:val="en-US"/>
        </w:rPr>
        <w:t xml:space="preserve">-constellation and multi-frequency </w:t>
      </w:r>
      <w:r w:rsidR="008E6BFA">
        <w:rPr>
          <w:lang w:val="en-US"/>
        </w:rPr>
        <w:t>detection</w:t>
      </w:r>
    </w:p>
    <w:p w14:paraId="54CF4C1F" w14:textId="4BA518DE" w:rsidR="00A21E40" w:rsidRPr="00753BE0" w:rsidRDefault="00A21E40" w:rsidP="00067308">
      <w:pPr>
        <w:pStyle w:val="MainText"/>
        <w:spacing w:line="240" w:lineRule="auto"/>
        <w:ind w:firstLine="0"/>
      </w:pPr>
      <w:r w:rsidRPr="00753BE0">
        <w:t xml:space="preserve">To investigate the applicability of AFPD-DTW in multi-constellation and multi-frequency scenarios, we used the same set of stations as in the post-processing experiment in </w:t>
      </w:r>
      <w:r w:rsidRPr="00753BE0">
        <w:fldChar w:fldCharType="begin"/>
      </w:r>
      <w:r w:rsidRPr="00753BE0">
        <w:instrText xml:space="preserve"> REF _Ref207143904 \h  \* MERGEFORMAT </w:instrText>
      </w:r>
      <w:r w:rsidRPr="00753BE0">
        <w:fldChar w:fldCharType="separate"/>
      </w:r>
      <w:r w:rsidRPr="00A21E40">
        <w:t>Table 1</w:t>
      </w:r>
      <w:r w:rsidRPr="00753BE0">
        <w:fldChar w:fldCharType="end"/>
      </w:r>
      <w:r w:rsidRPr="00753BE0">
        <w:t xml:space="preserve"> . For BDS, S2I, S6I, and S7I signals were analyzed from January 2023 to July 2025, and for GPS, S1C and S1W signals were analyzed from January 2024 to July 2025. </w:t>
      </w:r>
    </w:p>
    <w:p w14:paraId="1BC91571" w14:textId="4A38303D" w:rsidR="00ED762C" w:rsidRDefault="00753BE0" w:rsidP="00067308">
      <w:pPr>
        <w:pStyle w:val="MainText"/>
        <w:spacing w:line="240" w:lineRule="auto"/>
      </w:pPr>
      <w:r w:rsidRPr="00753BE0">
        <w:t>The results are summarized in</w:t>
      </w:r>
      <w:r w:rsidR="009937DF">
        <w:t xml:space="preserve"> </w:t>
      </w:r>
      <w:r w:rsidR="009937DF">
        <w:fldChar w:fldCharType="begin"/>
      </w:r>
      <w:r w:rsidR="009937DF">
        <w:instrText xml:space="preserve"> REF _Ref207144339 \h </w:instrText>
      </w:r>
      <w:r w:rsidR="009937DF">
        <w:fldChar w:fldCharType="separate"/>
      </w:r>
      <w:r w:rsidR="009937DF" w:rsidRPr="00697ACC">
        <w:rPr>
          <w:szCs w:val="20"/>
        </w:rPr>
        <w:t xml:space="preserve">Table </w:t>
      </w:r>
      <w:r w:rsidR="009937DF" w:rsidRPr="00697ACC">
        <w:rPr>
          <w:noProof/>
          <w:szCs w:val="20"/>
        </w:rPr>
        <w:t>6</w:t>
      </w:r>
      <w:r w:rsidR="009937DF">
        <w:fldChar w:fldCharType="end"/>
      </w:r>
      <w:r w:rsidRPr="00753BE0">
        <w:t xml:space="preserve">. No flex power events were detected on the BDS S2I and S7I signals or the GPS S1C signal. For GPS S1W, all detected events coincided with those observed on S2W. </w:t>
      </w:r>
      <w:r w:rsidR="00424C63">
        <w:t>W</w:t>
      </w:r>
      <w:r w:rsidRPr="00753BE0">
        <w:t xml:space="preserve">e also </w:t>
      </w:r>
      <w:r w:rsidRPr="00753BE0">
        <w:lastRenderedPageBreak/>
        <w:t xml:space="preserve">observed that after 2025, satellite G01 was no longer involved in events. Verification against official records confirmed that on January 22, 2025, G01 transitioned from SVN63 (Block IIR-M) to SVN80 (Block III) </w:t>
      </w:r>
      <w:r w:rsidR="00B76894">
        <w:fldChar w:fldCharType="begin"/>
      </w:r>
      <w:r w:rsidR="003A587B">
        <w:instrText xml:space="preserve"> ADDIN ZOTERO_ITEM CSL_CITATION {"citationID":"aid1su2ga7","properties":{"formattedCitation":"(USCG Navigation Center 2025)","plainCitation":"(USCG Navigation Center 2025)","noteIndex":0},"citationItems":[{"id":1957,"uris":["http://zotero.org/users/12078793/items/SY25FDN8"],"itemData":{"id":1957,"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fldChar w:fldCharType="separate"/>
      </w:r>
      <w:r w:rsidR="003A587B" w:rsidRPr="003A587B">
        <w:rPr>
          <w:rFonts w:eastAsiaTheme="minorEastAsia"/>
          <w:lang w:val="en-US"/>
        </w:rPr>
        <w:t>(USCG Navigation Center 2025)</w:t>
      </w:r>
      <w:r w:rsidR="00B76894">
        <w:fldChar w:fldCharType="end"/>
      </w:r>
      <w:r w:rsidR="00DA4793">
        <w:t xml:space="preserve"> </w:t>
      </w:r>
      <w:r w:rsidRPr="00753BE0">
        <w:t>further supporting that flex power capability is currently limited to GPS Block IIR-M, IIF.</w:t>
      </w:r>
      <w:r w:rsidR="00424C63" w:rsidRPr="00424C63">
        <w:t xml:space="preserve"> </w:t>
      </w:r>
      <w:r w:rsidR="00424C63" w:rsidRPr="00753BE0">
        <w:t xml:space="preserve">On the BDS S6I signal, ten flex power changes were </w:t>
      </w:r>
      <w:r w:rsidR="00424C63">
        <w:t>detected,</w:t>
      </w:r>
      <w:r w:rsidR="00424C63" w:rsidRPr="00753BE0">
        <w:t xml:space="preserve"> </w:t>
      </w:r>
      <w:r w:rsidR="00424C63">
        <w:t>all of which</w:t>
      </w:r>
      <w:r w:rsidR="00424C63" w:rsidRPr="00753BE0">
        <w:t xml:space="preserve"> were BDS-2. Furthermore, all BDS satellites exhibiting flex power functionality were found to be IGSO or MEO, with no GEO satellites affected.</w:t>
      </w:r>
      <w:r w:rsidR="00ED762C" w:rsidRPr="00ED762C">
        <w:t xml:space="preserve"> </w:t>
      </w:r>
    </w:p>
    <w:p w14:paraId="6F78D491" w14:textId="776CEFD6" w:rsidR="00753BE0" w:rsidRPr="00753BE0" w:rsidRDefault="00ED762C" w:rsidP="00067308">
      <w:pPr>
        <w:pStyle w:val="MainText"/>
        <w:spacing w:line="240" w:lineRule="auto"/>
      </w:pPr>
      <w:r w:rsidRPr="00ED762C">
        <w:t>Ground truth validation was performed by satellite ground tracks to confirm the presence of flex power activation. As shown in</w:t>
      </w:r>
      <w:r w:rsidR="00634FA1">
        <w:t xml:space="preserve"> </w:t>
      </w:r>
      <w:r w:rsidR="00634FA1">
        <w:fldChar w:fldCharType="begin"/>
      </w:r>
      <w:r w:rsidR="00634FA1">
        <w:instrText xml:space="preserve"> REF _Ref207189276 \h </w:instrText>
      </w:r>
      <w:r w:rsidR="00634FA1">
        <w:fldChar w:fldCharType="separate"/>
      </w:r>
      <w:r w:rsidR="00634FA1" w:rsidRPr="00AC1E1C">
        <w:t>Fig. 14</w:t>
      </w:r>
      <w:r w:rsidR="00634FA1">
        <w:fldChar w:fldCharType="end"/>
      </w:r>
      <w:r w:rsidRPr="00ED762C">
        <w:t xml:space="preserve">, we illustrate two examples of BDS flex power events. </w:t>
      </w:r>
      <w:r w:rsidR="002D2094">
        <w:t>In both cases</w:t>
      </w:r>
      <w:r w:rsidRPr="00ED762C">
        <w:t xml:space="preserve">, the activation region </w:t>
      </w:r>
      <w:r w:rsidR="00C11D1F">
        <w:t>were</w:t>
      </w:r>
      <w:r w:rsidRPr="00ED762C">
        <w:t xml:space="preserve"> centered at 33°N, 90°E with a radius of 8500 k</w:t>
      </w:r>
      <w:r w:rsidR="009E1C55">
        <w:t>m</w:t>
      </w:r>
      <w:r w:rsidRPr="00FE423D">
        <w:t xml:space="preserve">. </w:t>
      </w:r>
      <w:r w:rsidR="00FE423D" w:rsidRPr="00FE423D">
        <w:rPr>
          <w:rFonts w:eastAsia="SimSun"/>
        </w:rPr>
        <w:t>The difference is that the 2023 event affected both IGSO and MEO satellites, whereas the 2024 event involved only IGSO satellites.</w:t>
      </w:r>
      <w:r w:rsidR="00FE423D">
        <w:t xml:space="preserve"> </w:t>
      </w:r>
      <w:r w:rsidRPr="00FE423D">
        <w:t>Notably</w:t>
      </w:r>
      <w:r w:rsidRPr="00ED762C">
        <w:t>,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2"/>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05182E">
      <w:pPr>
        <w:pStyle w:val="Heading2"/>
        <w:rPr>
          <w:lang w:val="en-US"/>
        </w:rPr>
      </w:pPr>
      <w:r w:rsidRPr="004C519C">
        <w:t>Comparison and analysis</w:t>
      </w:r>
      <w:r>
        <w:rPr>
          <w:rFonts w:hint="eastAsia"/>
        </w:rPr>
        <w:t xml:space="preserve"> </w:t>
      </w:r>
    </w:p>
    <w:bookmarkEnd w:id="27"/>
    <w:p w14:paraId="30FD8381" w14:textId="6C0D4FFA" w:rsidR="00A12AE7" w:rsidRPr="004C519C" w:rsidRDefault="00A12AE7" w:rsidP="00067308">
      <w:pPr>
        <w:pStyle w:val="MainText"/>
        <w:spacing w:line="240" w:lineRule="auto"/>
        <w:ind w:firstLine="0"/>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65FB391D" w14:textId="2E0CDE33" w:rsidR="00BF56C3" w:rsidRDefault="006075AE" w:rsidP="00067308">
      <w:pPr>
        <w:pStyle w:val="MainText"/>
        <w:spacing w:line="240" w:lineRule="auto"/>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rPr>
          <w:rFonts w:hint="eastAsia"/>
        </w:rPr>
      </w:pPr>
    </w:p>
    <w:p w14:paraId="53275004" w14:textId="1D7FF3CC"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A587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1701"/>
        <w:gridCol w:w="2694"/>
        <w:gridCol w:w="2693"/>
      </w:tblGrid>
      <w:tr w:rsidR="00C066E0" w:rsidRPr="009E3FC8" w14:paraId="1637E39E" w14:textId="77777777" w:rsidTr="00C066E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701"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694"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693" w:type="dxa"/>
            <w:vMerge w:val="restart"/>
            <w:hideMark/>
          </w:tcPr>
          <w:p w14:paraId="1130BFB9"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C066E0" w:rsidRPr="009E3FC8" w14:paraId="02C4E9FC" w14:textId="77777777" w:rsidTr="00C066E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701"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4"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701"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694"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2693" w:type="dxa"/>
            <w:noWrap/>
            <w:hideMark/>
          </w:tcPr>
          <w:p w14:paraId="309AA289"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r>
      <w:tr w:rsidR="00C066E0" w:rsidRPr="009E3FC8" w14:paraId="14D4B0D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701"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2693" w:type="dxa"/>
            <w:noWrap/>
            <w:hideMark/>
          </w:tcPr>
          <w:p w14:paraId="0FF2A67A"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1223C588"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701"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2693" w:type="dxa"/>
            <w:noWrap/>
            <w:hideMark/>
          </w:tcPr>
          <w:p w14:paraId="23D9D2B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335DA52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701"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694"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2693" w:type="dxa"/>
            <w:noWrap/>
            <w:hideMark/>
          </w:tcPr>
          <w:p w14:paraId="61CDC06B"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r>
    </w:tbl>
    <w:p w14:paraId="3175E781" w14:textId="77777777" w:rsidR="00C33709" w:rsidRDefault="00C33709" w:rsidP="00B712C9">
      <w:pPr>
        <w:pStyle w:val="BodyText"/>
      </w:pPr>
    </w:p>
    <w:p w14:paraId="013818F8" w14:textId="378D1C4C"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A587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lastRenderedPageBreak/>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892D59">
      <w:pPr>
        <w:pStyle w:val="MainText"/>
        <w:spacing w:line="240" w:lineRule="auto"/>
      </w:pPr>
      <w:bookmarkStart w:id="32"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892D59">
      <w:pPr>
        <w:pStyle w:val="MainText"/>
        <w:spacing w:line="240" w:lineRule="auto"/>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42B4C949" w:rsidR="00A12AE7" w:rsidRPr="004C519C" w:rsidRDefault="00695ADA" w:rsidP="00892D59">
      <w:pPr>
        <w:pStyle w:val="MainText"/>
        <w:spacing w:line="240" w:lineRule="auto"/>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w:t>
      </w:r>
      <w:r w:rsidR="009F2CB3">
        <w:t>%</w:t>
      </w:r>
      <w:r w:rsidRPr="00695ADA">
        <w:t>, recall: 99</w:t>
      </w:r>
      <w:r w:rsidR="00F675A5">
        <w:t>.</w:t>
      </w:r>
      <w:r w:rsidRPr="00695ADA">
        <w:t>8</w:t>
      </w:r>
      <w:r w:rsidR="009F2CB3">
        <w:t>6</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D2221D" w:rsidRDefault="003D1494" w:rsidP="00D2221D">
      <w:pPr>
        <w:pStyle w:val="Heading1"/>
      </w:pPr>
      <w:r w:rsidRPr="004C519C">
        <w:rPr>
          <w:rFonts w:hint="eastAsia"/>
        </w:rPr>
        <w:t>References</w:t>
      </w:r>
    </w:p>
    <w:p w14:paraId="6B24C6C3" w14:textId="77777777" w:rsidR="003A587B" w:rsidRPr="003A587B" w:rsidRDefault="003A587B" w:rsidP="003A587B">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A587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7CEA076B" w14:textId="77777777" w:rsidR="003A587B" w:rsidRPr="003A587B" w:rsidRDefault="003A587B" w:rsidP="003A587B">
      <w:pPr>
        <w:pStyle w:val="Bibliography"/>
        <w:rPr>
          <w:rFonts w:eastAsiaTheme="minorEastAsia"/>
          <w:sz w:val="20"/>
          <w:lang w:val="en-US"/>
        </w:rPr>
      </w:pPr>
      <w:proofErr w:type="spellStart"/>
      <w:r w:rsidRPr="003A587B">
        <w:rPr>
          <w:rFonts w:eastAsiaTheme="minorEastAsia"/>
          <w:sz w:val="20"/>
          <w:lang w:val="en-US"/>
        </w:rPr>
        <w:t>Esenbuğa</w:t>
      </w:r>
      <w:proofErr w:type="spellEnd"/>
      <w:r w:rsidRPr="003A587B">
        <w:rPr>
          <w:rFonts w:eastAsiaTheme="minorEastAsia"/>
          <w:sz w:val="20"/>
          <w:lang w:val="en-US"/>
        </w:rPr>
        <w:t xml:space="preserve"> ÖG, Hauschild A (2020) Impact of flex power on GPS Block IIF differential code biases. GPS </w:t>
      </w:r>
      <w:proofErr w:type="spellStart"/>
      <w:r w:rsidRPr="003A587B">
        <w:rPr>
          <w:rFonts w:eastAsiaTheme="minorEastAsia"/>
          <w:sz w:val="20"/>
          <w:lang w:val="en-US"/>
        </w:rPr>
        <w:t>Solut</w:t>
      </w:r>
      <w:proofErr w:type="spellEnd"/>
      <w:r w:rsidRPr="003A587B">
        <w:rPr>
          <w:rFonts w:eastAsiaTheme="minorEastAsia"/>
          <w:sz w:val="20"/>
          <w:lang w:val="en-US"/>
        </w:rPr>
        <w:t xml:space="preserve"> 24(4):91. https://doi.org/10.1007/s10291-020-00996-x</w:t>
      </w:r>
    </w:p>
    <w:p w14:paraId="392B9952" w14:textId="77777777" w:rsidR="003A587B" w:rsidRPr="003A587B" w:rsidRDefault="003A587B" w:rsidP="003A587B">
      <w:pPr>
        <w:pStyle w:val="Bibliography"/>
        <w:rPr>
          <w:rFonts w:eastAsiaTheme="minorEastAsia"/>
          <w:sz w:val="20"/>
          <w:lang w:val="en-US"/>
        </w:rPr>
      </w:pPr>
      <w:proofErr w:type="spellStart"/>
      <w:r w:rsidRPr="003A587B">
        <w:rPr>
          <w:rFonts w:eastAsiaTheme="minorEastAsia"/>
          <w:sz w:val="20"/>
          <w:lang w:val="en-US"/>
        </w:rPr>
        <w:t>Esenbuga</w:t>
      </w:r>
      <w:proofErr w:type="spellEnd"/>
      <w:r w:rsidRPr="003A587B">
        <w:rPr>
          <w:rFonts w:eastAsiaTheme="minorEastAsia"/>
          <w:sz w:val="20"/>
          <w:lang w:val="en-US"/>
        </w:rPr>
        <w:t xml:space="preserve"> ÖG, Hauschild A, </w:t>
      </w:r>
      <w:proofErr w:type="spellStart"/>
      <w:r w:rsidRPr="003A587B">
        <w:rPr>
          <w:rFonts w:eastAsiaTheme="minorEastAsia"/>
          <w:sz w:val="20"/>
          <w:lang w:val="en-US"/>
        </w:rPr>
        <w:t>Steigenberger</w:t>
      </w:r>
      <w:proofErr w:type="spellEnd"/>
      <w:r w:rsidRPr="003A587B">
        <w:rPr>
          <w:rFonts w:eastAsiaTheme="minorEastAsia"/>
          <w:sz w:val="20"/>
          <w:lang w:val="en-US"/>
        </w:rPr>
        <w:t xml:space="preserve"> P (2020) Impact of GPS Flex Power on Differential Code Bias Estimation for Block IIR-M and IIF Satellites. pp 2922–2930</w:t>
      </w:r>
    </w:p>
    <w:p w14:paraId="58A5A598" w14:textId="77777777" w:rsidR="003A587B" w:rsidRPr="003A587B" w:rsidRDefault="003A587B" w:rsidP="003A587B">
      <w:pPr>
        <w:pStyle w:val="Bibliography"/>
        <w:rPr>
          <w:rFonts w:eastAsiaTheme="minorEastAsia"/>
          <w:sz w:val="20"/>
          <w:lang w:val="en-US"/>
        </w:rPr>
      </w:pPr>
      <w:proofErr w:type="spellStart"/>
      <w:r w:rsidRPr="003A587B">
        <w:rPr>
          <w:rFonts w:eastAsiaTheme="minorEastAsia"/>
          <w:sz w:val="20"/>
          <w:lang w:val="en-US"/>
        </w:rPr>
        <w:lastRenderedPageBreak/>
        <w:t>Esenbuğa</w:t>
      </w:r>
      <w:proofErr w:type="spellEnd"/>
      <w:r w:rsidRPr="003A587B">
        <w:rPr>
          <w:rFonts w:eastAsiaTheme="minorEastAsia"/>
          <w:sz w:val="20"/>
          <w:lang w:val="en-US"/>
        </w:rPr>
        <w:t xml:space="preserve"> ÖG, Hauschild A, </w:t>
      </w:r>
      <w:proofErr w:type="spellStart"/>
      <w:r w:rsidRPr="003A587B">
        <w:rPr>
          <w:rFonts w:eastAsiaTheme="minorEastAsia"/>
          <w:sz w:val="20"/>
          <w:lang w:val="en-US"/>
        </w:rPr>
        <w:t>Steigenberger</w:t>
      </w:r>
      <w:proofErr w:type="spellEnd"/>
      <w:r w:rsidRPr="003A587B">
        <w:rPr>
          <w:rFonts w:eastAsiaTheme="minorEastAsia"/>
          <w:sz w:val="20"/>
          <w:lang w:val="en-US"/>
        </w:rPr>
        <w:t xml:space="preserve"> P (2023) Recent flex power changes. GPS </w:t>
      </w:r>
      <w:proofErr w:type="spellStart"/>
      <w:r w:rsidRPr="003A587B">
        <w:rPr>
          <w:rFonts w:eastAsiaTheme="minorEastAsia"/>
          <w:sz w:val="20"/>
          <w:lang w:val="en-US"/>
        </w:rPr>
        <w:t>Solut</w:t>
      </w:r>
      <w:proofErr w:type="spellEnd"/>
      <w:r w:rsidRPr="003A587B">
        <w:rPr>
          <w:rFonts w:eastAsiaTheme="minorEastAsia"/>
          <w:sz w:val="20"/>
          <w:lang w:val="en-US"/>
        </w:rPr>
        <w:t xml:space="preserve"> 27(3):104. https://doi.org/10.1007/s10291-023-01415-7</w:t>
      </w:r>
    </w:p>
    <w:p w14:paraId="65CEAB0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Han Q, Zhu KJ, Fu Y, Zhou T (2019) Monitoring and assessment of GPS signals during US attacking on Syria. J </w:t>
      </w:r>
      <w:proofErr w:type="spellStart"/>
      <w:r w:rsidRPr="003A587B">
        <w:rPr>
          <w:rFonts w:eastAsiaTheme="minorEastAsia"/>
          <w:sz w:val="20"/>
          <w:lang w:val="en-US"/>
        </w:rPr>
        <w:t>Navig</w:t>
      </w:r>
      <w:proofErr w:type="spellEnd"/>
      <w:r w:rsidRPr="003A587B">
        <w:rPr>
          <w:rFonts w:eastAsiaTheme="minorEastAsia"/>
          <w:sz w:val="20"/>
          <w:lang w:val="en-US"/>
        </w:rPr>
        <w:t xml:space="preserve"> Position 7(3):7–10</w:t>
      </w:r>
    </w:p>
    <w:p w14:paraId="4483500E"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Jimenez-Banos D, </w:t>
      </w:r>
      <w:proofErr w:type="spellStart"/>
      <w:r w:rsidRPr="003A587B">
        <w:rPr>
          <w:rFonts w:eastAsiaTheme="minorEastAsia"/>
          <w:sz w:val="20"/>
          <w:lang w:val="en-US"/>
        </w:rPr>
        <w:t>Perello-Gisbert</w:t>
      </w:r>
      <w:proofErr w:type="spellEnd"/>
      <w:r w:rsidRPr="003A587B">
        <w:rPr>
          <w:rFonts w:eastAsiaTheme="minorEastAsia"/>
          <w:sz w:val="20"/>
          <w:lang w:val="en-US"/>
        </w:rPr>
        <w:t xml:space="preserve"> JV, Crisci M (2010) The measured effects of GPS flex power capability collected on sensor station data. In: 2010 5th ESA Workshop on Satellite Navigation Technologies and European Workshop on GNSS Signals and Signal Processing (NAVITEC). IEEE, Netherlands, pp 1–6</w:t>
      </w:r>
    </w:p>
    <w:p w14:paraId="7CA30B3D"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Liu M, Jiao W, Jia X (2020) GPS signal enhancement analysis in the US-Iranian conflict. GNSS World of China 45(1):31–36. https://doi.org/10.13442/j.gnss.1008-9268.2020.01.005</w:t>
      </w:r>
    </w:p>
    <w:p w14:paraId="15F321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Liu T, Chen Q, Chen H, Jiang W, Song C, Zhou X (2024) Characteristics of Beidou-2 flex power and its impact on precise point positioning with ambiguity resolution. GPS </w:t>
      </w:r>
      <w:proofErr w:type="spellStart"/>
      <w:r w:rsidRPr="003A587B">
        <w:rPr>
          <w:rFonts w:eastAsiaTheme="minorEastAsia"/>
          <w:sz w:val="20"/>
          <w:lang w:val="en-US"/>
        </w:rPr>
        <w:t>Solut</w:t>
      </w:r>
      <w:proofErr w:type="spellEnd"/>
      <w:r w:rsidRPr="003A587B">
        <w:rPr>
          <w:rFonts w:eastAsiaTheme="minorEastAsia"/>
          <w:sz w:val="20"/>
          <w:lang w:val="en-US"/>
        </w:rPr>
        <w:t xml:space="preserve"> 28(4):152. https://doi.org/10.1007/s10291-024-01703-w</w:t>
      </w:r>
    </w:p>
    <w:p w14:paraId="2B55BBE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cKague DS, Ruf CS (2019) On-Orbit Trending of CYGNSS Data. In: IGARSS 2019 - 2019 IEEE International Geoscience and Remote Sensing Symposium. IEEE, Yokohama, Japan, pp 8722–8724</w:t>
      </w:r>
    </w:p>
    <w:p w14:paraId="1316189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Meng G, Ge H, Li B (2024) A real-time detection method for GPS flex power. GPS </w:t>
      </w:r>
      <w:proofErr w:type="spellStart"/>
      <w:r w:rsidRPr="003A587B">
        <w:rPr>
          <w:rFonts w:eastAsiaTheme="minorEastAsia"/>
          <w:sz w:val="20"/>
          <w:lang w:val="en-US"/>
        </w:rPr>
        <w:t>Solut</w:t>
      </w:r>
      <w:proofErr w:type="spellEnd"/>
      <w:r w:rsidRPr="003A587B">
        <w:rPr>
          <w:rFonts w:eastAsiaTheme="minorEastAsia"/>
          <w:sz w:val="20"/>
          <w:lang w:val="en-US"/>
        </w:rPr>
        <w:t xml:space="preserve"> 28(3):111. https://doi.org/10.1007/s10291-024-01653-3</w:t>
      </w:r>
    </w:p>
    <w:p w14:paraId="51BAD909"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Said F, </w:t>
      </w:r>
      <w:proofErr w:type="spellStart"/>
      <w:r w:rsidRPr="003A587B">
        <w:rPr>
          <w:rFonts w:eastAsiaTheme="minorEastAsia"/>
          <w:sz w:val="20"/>
          <w:lang w:val="en-US"/>
        </w:rPr>
        <w:t>Jelenak</w:t>
      </w:r>
      <w:proofErr w:type="spellEnd"/>
      <w:r w:rsidRPr="003A587B">
        <w:rPr>
          <w:rFonts w:eastAsiaTheme="minorEastAsia"/>
          <w:sz w:val="20"/>
          <w:lang w:val="en-US"/>
        </w:rPr>
        <w:t xml:space="preserve"> Z, Park J, Chang PS (2022) The NOAA Track-Wise Wind Retrieval Algorithm and Product Assessment for </w:t>
      </w:r>
      <w:proofErr w:type="spellStart"/>
      <w:r w:rsidRPr="003A587B">
        <w:rPr>
          <w:rFonts w:eastAsiaTheme="minorEastAsia"/>
          <w:sz w:val="20"/>
          <w:lang w:val="en-US"/>
        </w:rPr>
        <w:t>CyGNSS</w:t>
      </w:r>
      <w:proofErr w:type="spellEnd"/>
      <w:r w:rsidRPr="003A587B">
        <w:rPr>
          <w:rFonts w:eastAsiaTheme="minorEastAsia"/>
          <w:sz w:val="20"/>
          <w:lang w:val="en-US"/>
        </w:rPr>
        <w:t xml:space="preserve">. IEEE Trans </w:t>
      </w:r>
      <w:proofErr w:type="spellStart"/>
      <w:r w:rsidRPr="003A587B">
        <w:rPr>
          <w:rFonts w:eastAsiaTheme="minorEastAsia"/>
          <w:sz w:val="20"/>
          <w:lang w:val="en-US"/>
        </w:rPr>
        <w:t>Geosci</w:t>
      </w:r>
      <w:proofErr w:type="spellEnd"/>
      <w:r w:rsidRPr="003A587B">
        <w:rPr>
          <w:rFonts w:eastAsiaTheme="minorEastAsia"/>
          <w:sz w:val="20"/>
          <w:lang w:val="en-US"/>
        </w:rPr>
        <w:t xml:space="preserve"> Remote Sensing 60:1–24. https://doi.org/10.1109/TGRS.2021.3087426</w:t>
      </w:r>
    </w:p>
    <w:p w14:paraId="0825093C" w14:textId="77777777" w:rsidR="003A587B" w:rsidRPr="003A587B" w:rsidRDefault="003A587B" w:rsidP="003A587B">
      <w:pPr>
        <w:pStyle w:val="Bibliography"/>
        <w:rPr>
          <w:rFonts w:eastAsiaTheme="minorEastAsia"/>
          <w:sz w:val="20"/>
          <w:lang w:val="en-US"/>
        </w:rPr>
      </w:pPr>
      <w:proofErr w:type="spellStart"/>
      <w:r w:rsidRPr="003A587B">
        <w:rPr>
          <w:rFonts w:eastAsiaTheme="minorEastAsia"/>
          <w:sz w:val="20"/>
          <w:lang w:val="en-US"/>
        </w:rPr>
        <w:t>Steigenberger</w:t>
      </w:r>
      <w:proofErr w:type="spellEnd"/>
      <w:r w:rsidRPr="003A587B">
        <w:rPr>
          <w:rFonts w:eastAsiaTheme="minorEastAsia"/>
          <w:sz w:val="20"/>
          <w:lang w:val="en-US"/>
        </w:rPr>
        <w:t xml:space="preserve"> P, </w:t>
      </w:r>
      <w:proofErr w:type="spellStart"/>
      <w:r w:rsidRPr="003A587B">
        <w:rPr>
          <w:rFonts w:eastAsiaTheme="minorEastAsia"/>
          <w:sz w:val="20"/>
          <w:lang w:val="en-US"/>
        </w:rPr>
        <w:t>Thölert</w:t>
      </w:r>
      <w:proofErr w:type="spellEnd"/>
      <w:r w:rsidRPr="003A587B">
        <w:rPr>
          <w:rFonts w:eastAsiaTheme="minorEastAsia"/>
          <w:sz w:val="20"/>
          <w:lang w:val="en-US"/>
        </w:rPr>
        <w:t xml:space="preserve"> S, </w:t>
      </w:r>
      <w:proofErr w:type="spellStart"/>
      <w:r w:rsidRPr="003A587B">
        <w:rPr>
          <w:rFonts w:eastAsiaTheme="minorEastAsia"/>
          <w:sz w:val="20"/>
          <w:lang w:val="en-US"/>
        </w:rPr>
        <w:t>Montenbruck</w:t>
      </w:r>
      <w:proofErr w:type="spellEnd"/>
      <w:r w:rsidRPr="003A587B">
        <w:rPr>
          <w:rFonts w:eastAsiaTheme="minorEastAsia"/>
          <w:sz w:val="20"/>
          <w:lang w:val="en-US"/>
        </w:rPr>
        <w:t xml:space="preserve"> O (2019) Flex power on GPS Block IIR-M and IIF. GPS </w:t>
      </w:r>
      <w:proofErr w:type="spellStart"/>
      <w:r w:rsidRPr="003A587B">
        <w:rPr>
          <w:rFonts w:eastAsiaTheme="minorEastAsia"/>
          <w:sz w:val="20"/>
          <w:lang w:val="en-US"/>
        </w:rPr>
        <w:t>Solut</w:t>
      </w:r>
      <w:proofErr w:type="spellEnd"/>
      <w:r w:rsidRPr="003A587B">
        <w:rPr>
          <w:rFonts w:eastAsiaTheme="minorEastAsia"/>
          <w:sz w:val="20"/>
          <w:lang w:val="en-US"/>
        </w:rPr>
        <w:t xml:space="preserve"> 23(1):8. https://doi.org/10.1007/s10291-018-0797-8</w:t>
      </w:r>
    </w:p>
    <w:p w14:paraId="0FE009E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Tang X, Yuan M, Wang F (2022) Analysis of GPS P(Y) signal power enhancement based on the observations with a semi-codeless receiver. </w:t>
      </w:r>
      <w:proofErr w:type="spellStart"/>
      <w:r w:rsidRPr="003A587B">
        <w:rPr>
          <w:rFonts w:eastAsiaTheme="minorEastAsia"/>
          <w:sz w:val="20"/>
          <w:lang w:val="en-US"/>
        </w:rPr>
        <w:t>Satell</w:t>
      </w:r>
      <w:proofErr w:type="spellEnd"/>
      <w:r w:rsidRPr="003A587B">
        <w:rPr>
          <w:rFonts w:eastAsiaTheme="minorEastAsia"/>
          <w:sz w:val="20"/>
          <w:lang w:val="en-US"/>
        </w:rPr>
        <w:t xml:space="preserve"> </w:t>
      </w:r>
      <w:proofErr w:type="spellStart"/>
      <w:r w:rsidRPr="003A587B">
        <w:rPr>
          <w:rFonts w:eastAsiaTheme="minorEastAsia"/>
          <w:sz w:val="20"/>
          <w:lang w:val="en-US"/>
        </w:rPr>
        <w:t>Navig</w:t>
      </w:r>
      <w:proofErr w:type="spellEnd"/>
      <w:r w:rsidRPr="003A587B">
        <w:rPr>
          <w:rFonts w:eastAsiaTheme="minorEastAsia"/>
          <w:sz w:val="20"/>
          <w:lang w:val="en-US"/>
        </w:rPr>
        <w:t xml:space="preserve"> 3(1):26. https://doi.org/10.1186/s43020-022-00087-x</w:t>
      </w:r>
    </w:p>
    <w:p w14:paraId="20E8CB38" w14:textId="77777777" w:rsidR="003A587B" w:rsidRPr="003A587B" w:rsidRDefault="003A587B" w:rsidP="003A587B">
      <w:pPr>
        <w:pStyle w:val="Bibliography"/>
        <w:rPr>
          <w:rFonts w:eastAsiaTheme="minorEastAsia"/>
          <w:sz w:val="20"/>
          <w:lang w:val="en-US"/>
        </w:rPr>
      </w:pPr>
      <w:proofErr w:type="spellStart"/>
      <w:r w:rsidRPr="003A587B">
        <w:rPr>
          <w:rFonts w:eastAsiaTheme="minorEastAsia"/>
          <w:sz w:val="20"/>
          <w:lang w:val="en-US"/>
        </w:rPr>
        <w:t>Thoelert</w:t>
      </w:r>
      <w:proofErr w:type="spellEnd"/>
      <w:r w:rsidRPr="003A587B">
        <w:rPr>
          <w:rFonts w:eastAsiaTheme="minorEastAsia"/>
          <w:sz w:val="20"/>
          <w:lang w:val="en-US"/>
        </w:rPr>
        <w:t xml:space="preserve"> S, Hauschild A, </w:t>
      </w:r>
      <w:proofErr w:type="spellStart"/>
      <w:r w:rsidRPr="003A587B">
        <w:rPr>
          <w:rFonts w:eastAsiaTheme="minorEastAsia"/>
          <w:sz w:val="20"/>
          <w:lang w:val="en-US"/>
        </w:rPr>
        <w:t>Steigenberger</w:t>
      </w:r>
      <w:proofErr w:type="spellEnd"/>
      <w:r w:rsidRPr="003A587B">
        <w:rPr>
          <w:rFonts w:eastAsiaTheme="minorEastAsia"/>
          <w:sz w:val="20"/>
          <w:lang w:val="en-US"/>
        </w:rPr>
        <w:t xml:space="preserve"> P, Langley RB, </w:t>
      </w:r>
      <w:proofErr w:type="spellStart"/>
      <w:r w:rsidRPr="003A587B">
        <w:rPr>
          <w:rFonts w:eastAsiaTheme="minorEastAsia"/>
          <w:sz w:val="20"/>
          <w:lang w:val="en-US"/>
        </w:rPr>
        <w:t>Antreich</w:t>
      </w:r>
      <w:proofErr w:type="spellEnd"/>
      <w:r w:rsidRPr="003A587B">
        <w:rPr>
          <w:rFonts w:eastAsiaTheme="minorEastAsia"/>
          <w:sz w:val="20"/>
          <w:lang w:val="en-US"/>
        </w:rPr>
        <w:t xml:space="preserve"> F (2018) GPS IIR-M L1 Transmit Power Redistribution: Analysis of GNSS Receiver and High-Gain Antenna Data: GPS IIR-M L1 Transmit Power Redistribution. J Inst </w:t>
      </w:r>
      <w:proofErr w:type="spellStart"/>
      <w:r w:rsidRPr="003A587B">
        <w:rPr>
          <w:rFonts w:eastAsiaTheme="minorEastAsia"/>
          <w:sz w:val="20"/>
          <w:lang w:val="en-US"/>
        </w:rPr>
        <w:t>Navig</w:t>
      </w:r>
      <w:proofErr w:type="spellEnd"/>
      <w:r w:rsidRPr="003A587B">
        <w:rPr>
          <w:rFonts w:eastAsiaTheme="minorEastAsia"/>
          <w:sz w:val="20"/>
          <w:lang w:val="en-US"/>
        </w:rPr>
        <w:t xml:space="preserve"> 65(3):423–430. https://doi.org/10.1002/navi.250</w:t>
      </w:r>
    </w:p>
    <w:p w14:paraId="1DC8F731"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41BFD01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769EF28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ACAD54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Wang T, Ruf CS, Gleason S, O’Brien AJ, McKague DS, Block BP, Russel A (2022) Dynamic Calibration of GPS Effective Isotropic Radiated Power for GNSS-Reflectometry Earth Remote Sensing. IEEE Trans </w:t>
      </w:r>
      <w:proofErr w:type="spellStart"/>
      <w:r w:rsidRPr="003A587B">
        <w:rPr>
          <w:rFonts w:eastAsiaTheme="minorEastAsia"/>
          <w:sz w:val="20"/>
          <w:lang w:val="en-US"/>
        </w:rPr>
        <w:t>Geosci</w:t>
      </w:r>
      <w:proofErr w:type="spellEnd"/>
      <w:r w:rsidRPr="003A587B">
        <w:rPr>
          <w:rFonts w:eastAsiaTheme="minorEastAsia"/>
          <w:sz w:val="20"/>
          <w:lang w:val="en-US"/>
        </w:rPr>
        <w:t xml:space="preserve"> Remote Sensing 60:1–12. https://doi.org/10.1109/TGRS.2021.3070238</w:t>
      </w:r>
    </w:p>
    <w:p w14:paraId="62659D8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Wu Z, Li S, Wan H, Ji M, Mao P, Xiong S (2024) Effects of BDS flex power on DCB estimation and PPP convergence. GPS </w:t>
      </w:r>
      <w:proofErr w:type="spellStart"/>
      <w:r w:rsidRPr="003A587B">
        <w:rPr>
          <w:rFonts w:eastAsiaTheme="minorEastAsia"/>
          <w:sz w:val="20"/>
          <w:lang w:val="en-US"/>
        </w:rPr>
        <w:t>Solut</w:t>
      </w:r>
      <w:proofErr w:type="spellEnd"/>
      <w:r w:rsidRPr="003A587B">
        <w:rPr>
          <w:rFonts w:eastAsiaTheme="minorEastAsia"/>
          <w:sz w:val="20"/>
          <w:lang w:val="en-US"/>
        </w:rPr>
        <w:t xml:space="preserve"> 28(1):41. https://doi.org/10.1007/s10291-023-01581-8</w:t>
      </w:r>
    </w:p>
    <w:p w14:paraId="6F59F500"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Xiang Y, Xu Z, Gao Y, Yu W (2020) Understanding long-term variations in GPS differential code biases. GPS </w:t>
      </w:r>
      <w:proofErr w:type="spellStart"/>
      <w:r w:rsidRPr="003A587B">
        <w:rPr>
          <w:rFonts w:eastAsiaTheme="minorEastAsia"/>
          <w:sz w:val="20"/>
          <w:lang w:val="en-US"/>
        </w:rPr>
        <w:t>Solut</w:t>
      </w:r>
      <w:proofErr w:type="spellEnd"/>
      <w:r w:rsidRPr="003A587B">
        <w:rPr>
          <w:rFonts w:eastAsiaTheme="minorEastAsia"/>
          <w:sz w:val="20"/>
          <w:lang w:val="en-US"/>
        </w:rPr>
        <w:t xml:space="preserve"> 24(4):118. https://doi.org/10.1007/s10291-020-01034-6</w:t>
      </w:r>
    </w:p>
    <w:p w14:paraId="6918E57A"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 xml:space="preserve">Yang X, Liu W, Huang J, Xiao W, Wang F (2022) Real-time monitoring of GPS flex power based on machine learning. GPS </w:t>
      </w:r>
      <w:proofErr w:type="spellStart"/>
      <w:r w:rsidRPr="003A587B">
        <w:rPr>
          <w:rFonts w:eastAsiaTheme="minorEastAsia"/>
          <w:sz w:val="20"/>
          <w:lang w:val="en-US"/>
        </w:rPr>
        <w:t>Solut</w:t>
      </w:r>
      <w:proofErr w:type="spellEnd"/>
      <w:r w:rsidRPr="003A587B">
        <w:rPr>
          <w:rFonts w:eastAsiaTheme="minorEastAsia"/>
          <w:sz w:val="20"/>
          <w:lang w:val="en-US"/>
        </w:rPr>
        <w:t xml:space="preserve"> 26(3):73. https://doi.org/10.1007/s10291-022-01257-9</w:t>
      </w:r>
    </w:p>
    <w:p w14:paraId="760B1692" w14:textId="7B28697C" w:rsidR="00B8394E" w:rsidRDefault="003A587B" w:rsidP="005F2117">
      <w:pPr>
        <w:spacing w:after="120"/>
        <w:jc w:val="both"/>
        <w:rPr>
          <w:sz w:val="20"/>
        </w:rPr>
      </w:pPr>
      <w:r>
        <w:rPr>
          <w:sz w:val="20"/>
        </w:rPr>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FA6126" w14:textId="77777777" w:rsidR="00821B9F" w:rsidRDefault="00821B9F">
      <w:pPr>
        <w:ind w:firstLine="480"/>
      </w:pPr>
      <w:r>
        <w:separator/>
      </w:r>
    </w:p>
  </w:endnote>
  <w:endnote w:type="continuationSeparator" w:id="0">
    <w:p w14:paraId="48D5F8B7" w14:textId="77777777" w:rsidR="00821B9F" w:rsidRDefault="00821B9F">
      <w:pPr>
        <w:ind w:firstLine="480"/>
      </w:pPr>
      <w:r>
        <w:continuationSeparator/>
      </w:r>
    </w:p>
  </w:endnote>
  <w:endnote w:type="continuationNotice" w:id="1">
    <w:p w14:paraId="2447552D" w14:textId="77777777" w:rsidR="00821B9F" w:rsidRDefault="00821B9F">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A7DCFC" w14:textId="77777777" w:rsidR="00821B9F" w:rsidRDefault="00821B9F">
      <w:pPr>
        <w:ind w:firstLine="480"/>
      </w:pPr>
      <w:r>
        <w:separator/>
      </w:r>
    </w:p>
  </w:footnote>
  <w:footnote w:type="continuationSeparator" w:id="0">
    <w:p w14:paraId="543D1080" w14:textId="77777777" w:rsidR="00821B9F" w:rsidRDefault="00821B9F">
      <w:pPr>
        <w:ind w:firstLine="480"/>
      </w:pPr>
      <w:r>
        <w:continuationSeparator/>
      </w:r>
    </w:p>
  </w:footnote>
  <w:footnote w:type="continuationNotice" w:id="1">
    <w:p w14:paraId="5FE4F0D2" w14:textId="77777777" w:rsidR="00821B9F" w:rsidRDefault="00821B9F">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182E"/>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D07"/>
    <w:rsid w:val="0006528B"/>
    <w:rsid w:val="000656BF"/>
    <w:rsid w:val="00065A5D"/>
    <w:rsid w:val="000666BF"/>
    <w:rsid w:val="0006683E"/>
    <w:rsid w:val="00066999"/>
    <w:rsid w:val="00067308"/>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5537"/>
    <w:rsid w:val="00085768"/>
    <w:rsid w:val="00085811"/>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0787F"/>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B7F"/>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4E20"/>
    <w:rsid w:val="00175052"/>
    <w:rsid w:val="0017588A"/>
    <w:rsid w:val="00176F27"/>
    <w:rsid w:val="00183CD1"/>
    <w:rsid w:val="00183EC4"/>
    <w:rsid w:val="00183F94"/>
    <w:rsid w:val="001840E6"/>
    <w:rsid w:val="0018461E"/>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68"/>
    <w:rsid w:val="00196A7D"/>
    <w:rsid w:val="00197796"/>
    <w:rsid w:val="00197EEC"/>
    <w:rsid w:val="00197F5A"/>
    <w:rsid w:val="001A0270"/>
    <w:rsid w:val="001A0C80"/>
    <w:rsid w:val="001A1BD7"/>
    <w:rsid w:val="001A245A"/>
    <w:rsid w:val="001A37BE"/>
    <w:rsid w:val="001A3E98"/>
    <w:rsid w:val="001A3F60"/>
    <w:rsid w:val="001A4128"/>
    <w:rsid w:val="001A4273"/>
    <w:rsid w:val="001A5B07"/>
    <w:rsid w:val="001A6518"/>
    <w:rsid w:val="001A693A"/>
    <w:rsid w:val="001A6B5C"/>
    <w:rsid w:val="001A6E53"/>
    <w:rsid w:val="001B06BE"/>
    <w:rsid w:val="001B092D"/>
    <w:rsid w:val="001B095B"/>
    <w:rsid w:val="001B096F"/>
    <w:rsid w:val="001B21F1"/>
    <w:rsid w:val="001B3EDA"/>
    <w:rsid w:val="001B403E"/>
    <w:rsid w:val="001B540D"/>
    <w:rsid w:val="001B5D2A"/>
    <w:rsid w:val="001B5EB7"/>
    <w:rsid w:val="001B7BB5"/>
    <w:rsid w:val="001B7C0B"/>
    <w:rsid w:val="001C10BA"/>
    <w:rsid w:val="001C177D"/>
    <w:rsid w:val="001C2B5E"/>
    <w:rsid w:val="001C2FB5"/>
    <w:rsid w:val="001C382C"/>
    <w:rsid w:val="001C3C0C"/>
    <w:rsid w:val="001C3EA3"/>
    <w:rsid w:val="001C4D24"/>
    <w:rsid w:val="001C5B51"/>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2AE4"/>
    <w:rsid w:val="00242F92"/>
    <w:rsid w:val="0024418D"/>
    <w:rsid w:val="00245484"/>
    <w:rsid w:val="00245A2E"/>
    <w:rsid w:val="00245DA9"/>
    <w:rsid w:val="0024625B"/>
    <w:rsid w:val="00247D62"/>
    <w:rsid w:val="002503B7"/>
    <w:rsid w:val="002510AE"/>
    <w:rsid w:val="00251E9B"/>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385"/>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094"/>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8DB"/>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EAF"/>
    <w:rsid w:val="003A587B"/>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273A"/>
    <w:rsid w:val="004027C3"/>
    <w:rsid w:val="00402A00"/>
    <w:rsid w:val="00402E03"/>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2FE"/>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387A"/>
    <w:rsid w:val="00535E6F"/>
    <w:rsid w:val="00536306"/>
    <w:rsid w:val="0053795B"/>
    <w:rsid w:val="00541524"/>
    <w:rsid w:val="00541D8D"/>
    <w:rsid w:val="00541FBF"/>
    <w:rsid w:val="00542677"/>
    <w:rsid w:val="00543937"/>
    <w:rsid w:val="0054478A"/>
    <w:rsid w:val="00545BC4"/>
    <w:rsid w:val="005460EB"/>
    <w:rsid w:val="00546C4C"/>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A75E0"/>
    <w:rsid w:val="005B0125"/>
    <w:rsid w:val="005B0AA4"/>
    <w:rsid w:val="005B169F"/>
    <w:rsid w:val="005B18BD"/>
    <w:rsid w:val="005B2032"/>
    <w:rsid w:val="005B211C"/>
    <w:rsid w:val="005B2585"/>
    <w:rsid w:val="005B3204"/>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4D7"/>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460"/>
    <w:rsid w:val="006D2F1B"/>
    <w:rsid w:val="006D42D4"/>
    <w:rsid w:val="006D46A5"/>
    <w:rsid w:val="006D497E"/>
    <w:rsid w:val="006D4B1F"/>
    <w:rsid w:val="006D4EA0"/>
    <w:rsid w:val="006D4EDC"/>
    <w:rsid w:val="006D541A"/>
    <w:rsid w:val="006D58A9"/>
    <w:rsid w:val="006D59F3"/>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1C21"/>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E48"/>
    <w:rsid w:val="0076438E"/>
    <w:rsid w:val="0076486F"/>
    <w:rsid w:val="00764EC4"/>
    <w:rsid w:val="00765059"/>
    <w:rsid w:val="00765AF2"/>
    <w:rsid w:val="00765B9B"/>
    <w:rsid w:val="0076677F"/>
    <w:rsid w:val="00767186"/>
    <w:rsid w:val="007671B1"/>
    <w:rsid w:val="00767A52"/>
    <w:rsid w:val="00767B23"/>
    <w:rsid w:val="00767B25"/>
    <w:rsid w:val="00767C28"/>
    <w:rsid w:val="00770046"/>
    <w:rsid w:val="007701BC"/>
    <w:rsid w:val="00770663"/>
    <w:rsid w:val="00770764"/>
    <w:rsid w:val="00770F4B"/>
    <w:rsid w:val="0077186F"/>
    <w:rsid w:val="00772F0F"/>
    <w:rsid w:val="00773432"/>
    <w:rsid w:val="007736D5"/>
    <w:rsid w:val="00774799"/>
    <w:rsid w:val="00774D1E"/>
    <w:rsid w:val="00774FBB"/>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3B87"/>
    <w:rsid w:val="00823F5E"/>
    <w:rsid w:val="00825666"/>
    <w:rsid w:val="008259F1"/>
    <w:rsid w:val="00826920"/>
    <w:rsid w:val="00827242"/>
    <w:rsid w:val="00827A30"/>
    <w:rsid w:val="00827C45"/>
    <w:rsid w:val="008301B8"/>
    <w:rsid w:val="00830564"/>
    <w:rsid w:val="00830AD8"/>
    <w:rsid w:val="00830D5F"/>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4FD"/>
    <w:rsid w:val="00846BA3"/>
    <w:rsid w:val="00846C83"/>
    <w:rsid w:val="008476E1"/>
    <w:rsid w:val="00847AC7"/>
    <w:rsid w:val="00847EEB"/>
    <w:rsid w:val="008500F4"/>
    <w:rsid w:val="008507BC"/>
    <w:rsid w:val="008509E4"/>
    <w:rsid w:val="00850A12"/>
    <w:rsid w:val="00851105"/>
    <w:rsid w:val="00851689"/>
    <w:rsid w:val="0085205C"/>
    <w:rsid w:val="00852670"/>
    <w:rsid w:val="0085465C"/>
    <w:rsid w:val="0085472A"/>
    <w:rsid w:val="008552A8"/>
    <w:rsid w:val="00855313"/>
    <w:rsid w:val="008559A0"/>
    <w:rsid w:val="0085660D"/>
    <w:rsid w:val="0085679C"/>
    <w:rsid w:val="00857030"/>
    <w:rsid w:val="00857202"/>
    <w:rsid w:val="008575C1"/>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2D59"/>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65E"/>
    <w:rsid w:val="008D5724"/>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30111"/>
    <w:rsid w:val="009304CF"/>
    <w:rsid w:val="0093308F"/>
    <w:rsid w:val="00933657"/>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C2C"/>
    <w:rsid w:val="00947B7F"/>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7DF"/>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A0138A"/>
    <w:rsid w:val="00A02043"/>
    <w:rsid w:val="00A02F8C"/>
    <w:rsid w:val="00A02FCF"/>
    <w:rsid w:val="00A03397"/>
    <w:rsid w:val="00A0355A"/>
    <w:rsid w:val="00A036B9"/>
    <w:rsid w:val="00A03704"/>
    <w:rsid w:val="00A0383D"/>
    <w:rsid w:val="00A03ABC"/>
    <w:rsid w:val="00A03E30"/>
    <w:rsid w:val="00A04645"/>
    <w:rsid w:val="00A0471F"/>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D0A"/>
    <w:rsid w:val="00A30D91"/>
    <w:rsid w:val="00A31197"/>
    <w:rsid w:val="00A31AB9"/>
    <w:rsid w:val="00A31DC4"/>
    <w:rsid w:val="00A31DE5"/>
    <w:rsid w:val="00A334A6"/>
    <w:rsid w:val="00A33B34"/>
    <w:rsid w:val="00A33BD3"/>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3125"/>
    <w:rsid w:val="00AC46EB"/>
    <w:rsid w:val="00AC5490"/>
    <w:rsid w:val="00AC5744"/>
    <w:rsid w:val="00AC57F6"/>
    <w:rsid w:val="00AC7FAB"/>
    <w:rsid w:val="00AD0D5A"/>
    <w:rsid w:val="00AD27B1"/>
    <w:rsid w:val="00AD2961"/>
    <w:rsid w:val="00AD2CF2"/>
    <w:rsid w:val="00AD4183"/>
    <w:rsid w:val="00AD4497"/>
    <w:rsid w:val="00AD48DF"/>
    <w:rsid w:val="00AD493D"/>
    <w:rsid w:val="00AD54D4"/>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468"/>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53F"/>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2201"/>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BF1"/>
    <w:rsid w:val="00C01F18"/>
    <w:rsid w:val="00C0280F"/>
    <w:rsid w:val="00C02A2F"/>
    <w:rsid w:val="00C04D5C"/>
    <w:rsid w:val="00C04F48"/>
    <w:rsid w:val="00C04FB8"/>
    <w:rsid w:val="00C054F9"/>
    <w:rsid w:val="00C05A2B"/>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691"/>
    <w:rsid w:val="00C91E81"/>
    <w:rsid w:val="00C92F74"/>
    <w:rsid w:val="00C9462D"/>
    <w:rsid w:val="00C94D18"/>
    <w:rsid w:val="00C9503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E0FE1"/>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4B7"/>
    <w:rsid w:val="00D054FE"/>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1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E8B"/>
    <w:rsid w:val="00D75F78"/>
    <w:rsid w:val="00D76C80"/>
    <w:rsid w:val="00D76E43"/>
    <w:rsid w:val="00D76E4D"/>
    <w:rsid w:val="00D772BE"/>
    <w:rsid w:val="00D7792F"/>
    <w:rsid w:val="00D77BED"/>
    <w:rsid w:val="00D808DE"/>
    <w:rsid w:val="00D81DF1"/>
    <w:rsid w:val="00D82D47"/>
    <w:rsid w:val="00D83154"/>
    <w:rsid w:val="00D841C3"/>
    <w:rsid w:val="00D847D7"/>
    <w:rsid w:val="00D84870"/>
    <w:rsid w:val="00D85822"/>
    <w:rsid w:val="00D85B0E"/>
    <w:rsid w:val="00D85C0C"/>
    <w:rsid w:val="00D85FB3"/>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793"/>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0"/>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235"/>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0C9"/>
    <w:rsid w:val="00E96799"/>
    <w:rsid w:val="00E971C9"/>
    <w:rsid w:val="00E97903"/>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A06"/>
    <w:rsid w:val="00F0719F"/>
    <w:rsid w:val="00F07D34"/>
    <w:rsid w:val="00F10146"/>
    <w:rsid w:val="00F10D59"/>
    <w:rsid w:val="00F115BD"/>
    <w:rsid w:val="00F115F2"/>
    <w:rsid w:val="00F11ECD"/>
    <w:rsid w:val="00F125BB"/>
    <w:rsid w:val="00F13CF6"/>
    <w:rsid w:val="00F155AF"/>
    <w:rsid w:val="00F15D30"/>
    <w:rsid w:val="00F160A4"/>
    <w:rsid w:val="00F16426"/>
    <w:rsid w:val="00F16767"/>
    <w:rsid w:val="00F16A71"/>
    <w:rsid w:val="00F16BC0"/>
    <w:rsid w:val="00F17C7C"/>
    <w:rsid w:val="00F20130"/>
    <w:rsid w:val="00F20655"/>
    <w:rsid w:val="00F20A15"/>
    <w:rsid w:val="00F21029"/>
    <w:rsid w:val="00F2313A"/>
    <w:rsid w:val="00F231D9"/>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945"/>
    <w:rsid w:val="00FD7A69"/>
    <w:rsid w:val="00FE02FA"/>
    <w:rsid w:val="00FE068E"/>
    <w:rsid w:val="00FE0A68"/>
    <w:rsid w:val="00FE0FD7"/>
    <w:rsid w:val="00FE2660"/>
    <w:rsid w:val="00FE2965"/>
    <w:rsid w:val="00FE2EE6"/>
    <w:rsid w:val="00FE423D"/>
    <w:rsid w:val="00FE4B32"/>
    <w:rsid w:val="00FE4B39"/>
    <w:rsid w:val="00FE4F5D"/>
    <w:rsid w:val="00FE51B4"/>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3.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Relationship Id="rId19" Type="http://schemas.openxmlformats.org/officeDocument/2006/relationships/image" Target="media/image11.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404</Words>
  <Characters>93505</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mdVslkXr"/&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